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CA0E045" w14:textId="2206A788" w:rsidR="00C71974" w:rsidRPr="00B74FBB" w:rsidRDefault="008F4006" w:rsidP="008F4006">
      <w:pPr>
        <w:spacing w:before="120" w:after="60" w:line="276" w:lineRule="auto"/>
        <w:ind w:firstLine="0"/>
        <w:jc w:val="center"/>
        <w:rPr>
          <w:b/>
          <w:sz w:val="28"/>
          <w:szCs w:val="28"/>
        </w:rPr>
      </w:pPr>
      <w:r w:rsidRPr="00B74FBB">
        <w:rPr>
          <w:b/>
          <w:sz w:val="28"/>
          <w:szCs w:val="28"/>
        </w:rPr>
        <w:t>TRƯỜNG ĐẠI HỌC TÀI NGUYÊN VÀ MÔI TRƯỜNG</w:t>
      </w:r>
    </w:p>
    <w:p w14:paraId="7455DD2D" w14:textId="428AA674" w:rsidR="008F4006" w:rsidRPr="00B74FBB" w:rsidRDefault="008F4006" w:rsidP="008F4006">
      <w:pPr>
        <w:spacing w:before="120" w:after="60" w:line="276" w:lineRule="auto"/>
        <w:ind w:firstLine="0"/>
        <w:jc w:val="center"/>
        <w:rPr>
          <w:b/>
          <w:sz w:val="28"/>
          <w:szCs w:val="28"/>
        </w:rPr>
      </w:pPr>
      <w:r w:rsidRPr="00B74FBB">
        <w:rPr>
          <w:b/>
          <w:sz w:val="28"/>
          <w:szCs w:val="28"/>
        </w:rPr>
        <w:t>THÀNH PHỐ HỒ CHÍ MINH</w:t>
      </w:r>
    </w:p>
    <w:p w14:paraId="42C8A31D" w14:textId="66C1D9BA" w:rsidR="00C71974" w:rsidRPr="00B74FBB" w:rsidRDefault="008F4006" w:rsidP="00F903B5">
      <w:pPr>
        <w:spacing w:after="60" w:line="276" w:lineRule="auto"/>
        <w:ind w:firstLine="0"/>
        <w:jc w:val="center"/>
        <w:rPr>
          <w:b/>
          <w:sz w:val="28"/>
          <w:szCs w:val="28"/>
        </w:rPr>
      </w:pPr>
      <w:r w:rsidRPr="00B74FBB">
        <w:rPr>
          <w:b/>
          <w:sz w:val="28"/>
          <w:szCs w:val="28"/>
        </w:rPr>
        <w:t>KHOA HỆ THỐNG THÔNG TIN VÀ VIỄN THÁM</w:t>
      </w:r>
    </w:p>
    <w:p w14:paraId="262666AE" w14:textId="658A2504" w:rsidR="00C71974" w:rsidRPr="00B74FBB" w:rsidRDefault="00E87026" w:rsidP="001F6765">
      <w:pPr>
        <w:rPr>
          <w:b/>
          <w:szCs w:val="26"/>
        </w:rPr>
      </w:pPr>
      <w:r w:rsidRPr="00B74FBB">
        <w:rPr>
          <w:b/>
          <w:noProof/>
          <w:sz w:val="24"/>
          <w:szCs w:val="24"/>
        </w:rPr>
        <w:drawing>
          <wp:anchor distT="0" distB="0" distL="0" distR="0" simplePos="0" relativeHeight="251664384" behindDoc="0" locked="0" layoutInCell="1" allowOverlap="1" wp14:anchorId="6D9835FF" wp14:editId="27A0E851">
            <wp:simplePos x="0" y="0"/>
            <wp:positionH relativeFrom="column">
              <wp:posOffset>2228850</wp:posOffset>
            </wp:positionH>
            <wp:positionV relativeFrom="paragraph">
              <wp:posOffset>170815</wp:posOffset>
            </wp:positionV>
            <wp:extent cx="1284605" cy="1284605"/>
            <wp:effectExtent l="0" t="0" r="0" b="0"/>
            <wp:wrapSquare wrapText="bothSides"/>
            <wp:docPr id="2" name="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284605" cy="1284605"/>
                    </a:xfrm>
                    <a:prstGeom prst="rect">
                      <a:avLst/>
                    </a:prstGeom>
                  </pic:spPr>
                </pic:pic>
              </a:graphicData>
            </a:graphic>
            <wp14:sizeRelV relativeFrom="margin">
              <wp14:pctHeight>0</wp14:pctHeight>
            </wp14:sizeRelV>
          </wp:anchor>
        </w:drawing>
      </w:r>
    </w:p>
    <w:p w14:paraId="2A3DDE34" w14:textId="63699BC8" w:rsidR="00C71974" w:rsidRPr="00B74FBB" w:rsidRDefault="00C71974" w:rsidP="001F6765">
      <w:pPr>
        <w:rPr>
          <w:b/>
          <w:sz w:val="30"/>
          <w:szCs w:val="30"/>
        </w:rPr>
      </w:pPr>
    </w:p>
    <w:p w14:paraId="22824530" w14:textId="77777777" w:rsidR="00DF4821" w:rsidRPr="00B74FBB" w:rsidRDefault="00DF4821" w:rsidP="001F6765">
      <w:pPr>
        <w:rPr>
          <w:b/>
          <w:sz w:val="30"/>
          <w:szCs w:val="30"/>
        </w:rPr>
      </w:pPr>
    </w:p>
    <w:p w14:paraId="7AA5032C" w14:textId="77777777" w:rsidR="00DF4821" w:rsidRPr="00B74FBB" w:rsidRDefault="00DF4821" w:rsidP="001F6765">
      <w:pPr>
        <w:rPr>
          <w:b/>
          <w:sz w:val="30"/>
          <w:szCs w:val="30"/>
        </w:rPr>
      </w:pPr>
    </w:p>
    <w:p w14:paraId="2777ACCA" w14:textId="77777777" w:rsidR="00F903B5" w:rsidRPr="00B74FBB" w:rsidRDefault="00F903B5" w:rsidP="00FF26C7">
      <w:pPr>
        <w:jc w:val="center"/>
        <w:rPr>
          <w:b/>
          <w:sz w:val="36"/>
          <w:szCs w:val="36"/>
        </w:rPr>
      </w:pPr>
    </w:p>
    <w:p w14:paraId="352C9A53" w14:textId="66143999" w:rsidR="00C71974" w:rsidRPr="00B74FBB" w:rsidRDefault="00CE026C" w:rsidP="00F903B5">
      <w:pPr>
        <w:ind w:firstLine="0"/>
        <w:jc w:val="center"/>
        <w:rPr>
          <w:b/>
          <w:sz w:val="36"/>
          <w:szCs w:val="36"/>
        </w:rPr>
      </w:pPr>
      <w:r w:rsidRPr="00B74FBB">
        <w:rPr>
          <w:b/>
          <w:sz w:val="36"/>
          <w:szCs w:val="36"/>
        </w:rPr>
        <w:t xml:space="preserve">BÁO CÁO </w:t>
      </w:r>
      <w:r w:rsidR="00315F02" w:rsidRPr="00B74FBB">
        <w:rPr>
          <w:b/>
          <w:sz w:val="36"/>
          <w:szCs w:val="36"/>
        </w:rPr>
        <w:t>CUỐI KÌ</w:t>
      </w:r>
    </w:p>
    <w:p w14:paraId="0B292CEF" w14:textId="77777777" w:rsidR="00852A3A" w:rsidRPr="00DF4821" w:rsidRDefault="00852A3A" w:rsidP="00FF26C7">
      <w:pPr>
        <w:jc w:val="center"/>
        <w:rPr>
          <w:b/>
          <w:sz w:val="32"/>
          <w:szCs w:val="32"/>
        </w:rPr>
      </w:pPr>
    </w:p>
    <w:p w14:paraId="45AD8AF1" w14:textId="77777777" w:rsidR="00C71974" w:rsidRDefault="00C71974" w:rsidP="001F6765">
      <w:pPr>
        <w:rPr>
          <w:b/>
          <w:sz w:val="36"/>
          <w:szCs w:val="36"/>
        </w:rPr>
      </w:pPr>
    </w:p>
    <w:p w14:paraId="2DB80948" w14:textId="6F1165C3" w:rsidR="00C71974" w:rsidRPr="00B53FDD" w:rsidRDefault="00B53FDD" w:rsidP="00F903B5">
      <w:pPr>
        <w:spacing w:line="276" w:lineRule="auto"/>
        <w:ind w:firstLine="0"/>
        <w:jc w:val="center"/>
        <w:rPr>
          <w:b/>
          <w:sz w:val="36"/>
          <w:szCs w:val="36"/>
        </w:rPr>
      </w:pPr>
      <w:r w:rsidRPr="00B53FDD">
        <w:rPr>
          <w:b/>
          <w:sz w:val="36"/>
          <w:szCs w:val="36"/>
        </w:rPr>
        <w:t>NGHIÊN CỨU MÔ HÌNH XÁC THỰC SINH TRẮC HỌC ĐA NHÂN TỐ</w:t>
      </w:r>
    </w:p>
    <w:p w14:paraId="0848DECF" w14:textId="77777777" w:rsidR="00852A3A" w:rsidRPr="00C71974" w:rsidRDefault="00852A3A" w:rsidP="00852A3A">
      <w:pPr>
        <w:spacing w:line="276" w:lineRule="auto"/>
        <w:jc w:val="center"/>
        <w:rPr>
          <w:b/>
          <w:sz w:val="40"/>
          <w:szCs w:val="40"/>
        </w:rPr>
      </w:pPr>
    </w:p>
    <w:p w14:paraId="66F07EF5" w14:textId="2A7B8A84" w:rsidR="00C71974" w:rsidRDefault="00C71974" w:rsidP="00B53FDD">
      <w:pPr>
        <w:ind w:firstLine="0"/>
        <w:rPr>
          <w:b/>
          <w:sz w:val="30"/>
          <w:szCs w:val="30"/>
        </w:rPr>
      </w:pPr>
    </w:p>
    <w:p w14:paraId="33436515" w14:textId="77777777" w:rsidR="002F7F2A" w:rsidRDefault="002F7F2A" w:rsidP="001F6765">
      <w:pPr>
        <w:rPr>
          <w:b/>
          <w:sz w:val="30"/>
          <w:szCs w:val="30"/>
        </w:rPr>
      </w:pPr>
    </w:p>
    <w:p w14:paraId="3B899592" w14:textId="727426B0" w:rsidR="002F7F2A" w:rsidRPr="006555EB" w:rsidRDefault="004A79CC" w:rsidP="008F2975">
      <w:pPr>
        <w:tabs>
          <w:tab w:val="left" w:pos="2410"/>
          <w:tab w:val="left" w:pos="4111"/>
        </w:tabs>
        <w:rPr>
          <w:b/>
          <w:sz w:val="28"/>
          <w:szCs w:val="28"/>
        </w:rPr>
      </w:pPr>
      <w:r>
        <w:rPr>
          <w:b/>
          <w:bCs/>
          <w:sz w:val="28"/>
          <w:szCs w:val="28"/>
        </w:rPr>
        <w:t>Giảng viên hướng dẫn :</w:t>
      </w:r>
      <w:r w:rsidR="00923A32" w:rsidRPr="006555EB">
        <w:rPr>
          <w:b/>
          <w:sz w:val="28"/>
          <w:szCs w:val="28"/>
        </w:rPr>
        <w:t xml:space="preserve"> </w:t>
      </w:r>
      <w:r w:rsidR="00923A32">
        <w:rPr>
          <w:b/>
          <w:sz w:val="28"/>
          <w:szCs w:val="28"/>
        </w:rPr>
        <w:t xml:space="preserve">  </w:t>
      </w:r>
      <w:r w:rsidR="0094466C" w:rsidRPr="006555EB">
        <w:rPr>
          <w:b/>
          <w:sz w:val="28"/>
          <w:szCs w:val="28"/>
        </w:rPr>
        <w:t>Ths.Phạm Trọng Huynh</w:t>
      </w:r>
    </w:p>
    <w:p w14:paraId="612FA332" w14:textId="2799D508" w:rsidR="00E52AE6" w:rsidRPr="006555EB" w:rsidRDefault="00421EEA" w:rsidP="008F2975">
      <w:pPr>
        <w:tabs>
          <w:tab w:val="left" w:pos="2410"/>
          <w:tab w:val="left" w:pos="4111"/>
          <w:tab w:val="left" w:pos="6663"/>
        </w:tabs>
        <w:rPr>
          <w:b/>
          <w:sz w:val="28"/>
          <w:szCs w:val="28"/>
        </w:rPr>
      </w:pPr>
      <w:r w:rsidRPr="006555EB">
        <w:rPr>
          <w:b/>
          <w:sz w:val="28"/>
          <w:szCs w:val="28"/>
        </w:rPr>
        <w:t>Sinh viên</w:t>
      </w:r>
      <w:r w:rsidR="008F2975" w:rsidRPr="006555EB">
        <w:rPr>
          <w:b/>
          <w:sz w:val="28"/>
          <w:szCs w:val="28"/>
        </w:rPr>
        <w:t xml:space="preserve"> thực hiện</w:t>
      </w:r>
      <w:r w:rsidR="004A79CC">
        <w:rPr>
          <w:b/>
          <w:sz w:val="28"/>
          <w:szCs w:val="28"/>
        </w:rPr>
        <w:t xml:space="preserve">      :</w:t>
      </w:r>
      <w:r w:rsidR="00923A32" w:rsidRPr="006555EB">
        <w:rPr>
          <w:b/>
          <w:sz w:val="28"/>
          <w:szCs w:val="28"/>
        </w:rPr>
        <w:t xml:space="preserve"> </w:t>
      </w:r>
      <w:r w:rsidR="00923A32">
        <w:rPr>
          <w:b/>
          <w:sz w:val="28"/>
          <w:szCs w:val="28"/>
        </w:rPr>
        <w:t xml:space="preserve">  </w:t>
      </w:r>
      <w:r w:rsidR="00406BA4" w:rsidRPr="006555EB">
        <w:rPr>
          <w:b/>
          <w:sz w:val="28"/>
          <w:szCs w:val="28"/>
        </w:rPr>
        <w:t>Nguyễn Trần Hưng</w:t>
      </w:r>
      <w:r w:rsidR="00391C98">
        <w:rPr>
          <w:b/>
          <w:sz w:val="28"/>
          <w:szCs w:val="28"/>
        </w:rPr>
        <w:t xml:space="preserve">                </w:t>
      </w:r>
      <w:r w:rsidR="00D100B9">
        <w:rPr>
          <w:b/>
          <w:sz w:val="28"/>
          <w:szCs w:val="28"/>
        </w:rPr>
        <w:t xml:space="preserve"> </w:t>
      </w:r>
      <w:r w:rsidR="008F2975" w:rsidRPr="006555EB">
        <w:rPr>
          <w:b/>
          <w:sz w:val="28"/>
          <w:szCs w:val="28"/>
        </w:rPr>
        <w:t>0950080122</w:t>
      </w:r>
    </w:p>
    <w:p w14:paraId="7577D649" w14:textId="3B7D1BB7" w:rsidR="008F2975" w:rsidRPr="006555EB" w:rsidRDefault="008F2975" w:rsidP="00923A32">
      <w:pPr>
        <w:tabs>
          <w:tab w:val="left" w:pos="2385"/>
          <w:tab w:val="left" w:pos="3390"/>
          <w:tab w:val="left" w:pos="4111"/>
          <w:tab w:val="left" w:pos="6663"/>
        </w:tabs>
        <w:rPr>
          <w:b/>
          <w:sz w:val="28"/>
          <w:szCs w:val="28"/>
        </w:rPr>
      </w:pPr>
      <w:r w:rsidRPr="006555EB">
        <w:rPr>
          <w:b/>
          <w:sz w:val="28"/>
          <w:szCs w:val="28"/>
        </w:rPr>
        <w:tab/>
      </w:r>
      <w:r w:rsidR="00923A32">
        <w:rPr>
          <w:b/>
          <w:sz w:val="28"/>
          <w:szCs w:val="28"/>
        </w:rPr>
        <w:t xml:space="preserve"> </w:t>
      </w:r>
      <w:r w:rsidR="00923A32">
        <w:rPr>
          <w:b/>
          <w:sz w:val="28"/>
          <w:szCs w:val="28"/>
        </w:rPr>
        <w:tab/>
        <w:t xml:space="preserve"> </w:t>
      </w:r>
      <w:r w:rsidR="00391C98">
        <w:rPr>
          <w:b/>
          <w:sz w:val="28"/>
          <w:szCs w:val="28"/>
        </w:rPr>
        <w:t xml:space="preserve">Trần Thanh Lâm                    </w:t>
      </w:r>
      <w:r w:rsidRPr="006555EB">
        <w:rPr>
          <w:b/>
          <w:sz w:val="28"/>
          <w:szCs w:val="28"/>
        </w:rPr>
        <w:t>0950080127</w:t>
      </w:r>
    </w:p>
    <w:p w14:paraId="20EC7102" w14:textId="3ECA890F" w:rsidR="008F2975" w:rsidRDefault="00923A32" w:rsidP="008F2975">
      <w:pPr>
        <w:tabs>
          <w:tab w:val="left" w:pos="2410"/>
          <w:tab w:val="left" w:pos="4111"/>
          <w:tab w:val="left" w:pos="6663"/>
        </w:tabs>
        <w:rPr>
          <w:b/>
          <w:sz w:val="28"/>
          <w:szCs w:val="28"/>
        </w:rPr>
      </w:pPr>
      <w:r>
        <w:rPr>
          <w:b/>
          <w:sz w:val="28"/>
          <w:szCs w:val="28"/>
        </w:rPr>
        <w:tab/>
        <w:t xml:space="preserve">               </w:t>
      </w:r>
      <w:r w:rsidR="008F2975" w:rsidRPr="006555EB">
        <w:rPr>
          <w:b/>
          <w:sz w:val="28"/>
          <w:szCs w:val="28"/>
        </w:rPr>
        <w:t xml:space="preserve">Nguyễn Hoàng Minh Tuấn </w:t>
      </w:r>
      <w:r w:rsidR="00391C98">
        <w:rPr>
          <w:b/>
          <w:sz w:val="28"/>
          <w:szCs w:val="28"/>
        </w:rPr>
        <w:t xml:space="preserve">  </w:t>
      </w:r>
      <w:r w:rsidR="008F2975" w:rsidRPr="006555EB">
        <w:rPr>
          <w:b/>
          <w:sz w:val="28"/>
          <w:szCs w:val="28"/>
        </w:rPr>
        <w:t xml:space="preserve"> </w:t>
      </w:r>
      <w:r w:rsidR="006555EB" w:rsidRPr="006555EB">
        <w:rPr>
          <w:b/>
          <w:sz w:val="28"/>
          <w:szCs w:val="28"/>
        </w:rPr>
        <w:t>0950080080</w:t>
      </w:r>
    </w:p>
    <w:p w14:paraId="7A36CD00" w14:textId="7FE8DAD6" w:rsidR="004A79CC" w:rsidRDefault="00923A32" w:rsidP="004A79CC">
      <w:pPr>
        <w:tabs>
          <w:tab w:val="left" w:pos="720"/>
          <w:tab w:val="left" w:pos="1440"/>
          <w:tab w:val="left" w:pos="2160"/>
          <w:tab w:val="left" w:pos="2880"/>
        </w:tabs>
        <w:rPr>
          <w:b/>
          <w:sz w:val="28"/>
          <w:szCs w:val="28"/>
        </w:rPr>
      </w:pPr>
      <w:r>
        <w:rPr>
          <w:b/>
          <w:sz w:val="28"/>
          <w:szCs w:val="28"/>
        </w:rPr>
        <w:t xml:space="preserve">Lớp </w:t>
      </w:r>
      <w:r>
        <w:rPr>
          <w:b/>
          <w:sz w:val="28"/>
          <w:szCs w:val="28"/>
        </w:rPr>
        <w:tab/>
      </w:r>
      <w:r>
        <w:rPr>
          <w:b/>
          <w:sz w:val="28"/>
          <w:szCs w:val="28"/>
        </w:rPr>
        <w:tab/>
      </w:r>
      <w:r>
        <w:rPr>
          <w:b/>
          <w:sz w:val="28"/>
          <w:szCs w:val="28"/>
        </w:rPr>
        <w:tab/>
        <w:t xml:space="preserve">        </w:t>
      </w:r>
      <w:r w:rsidR="004A79CC">
        <w:rPr>
          <w:b/>
          <w:sz w:val="28"/>
          <w:szCs w:val="28"/>
        </w:rPr>
        <w:t>09_ĐH_CNPM3</w:t>
      </w:r>
    </w:p>
    <w:p w14:paraId="6BE15DD4" w14:textId="19FF5D2D" w:rsidR="00611A7F" w:rsidRDefault="00923A32" w:rsidP="004A79CC">
      <w:pPr>
        <w:tabs>
          <w:tab w:val="left" w:pos="720"/>
          <w:tab w:val="left" w:pos="1440"/>
          <w:tab w:val="left" w:pos="2160"/>
          <w:tab w:val="left" w:pos="2880"/>
        </w:tabs>
        <w:rPr>
          <w:b/>
          <w:sz w:val="28"/>
          <w:szCs w:val="28"/>
        </w:rPr>
      </w:pPr>
      <w:r>
        <w:rPr>
          <w:b/>
          <w:sz w:val="28"/>
          <w:szCs w:val="28"/>
        </w:rPr>
        <w:t xml:space="preserve">Khóa </w:t>
      </w:r>
      <w:r>
        <w:rPr>
          <w:b/>
          <w:sz w:val="28"/>
          <w:szCs w:val="28"/>
        </w:rPr>
        <w:tab/>
      </w:r>
      <w:r>
        <w:rPr>
          <w:b/>
          <w:sz w:val="28"/>
          <w:szCs w:val="28"/>
        </w:rPr>
        <w:tab/>
      </w:r>
      <w:r>
        <w:rPr>
          <w:b/>
          <w:sz w:val="28"/>
          <w:szCs w:val="28"/>
        </w:rPr>
        <w:tab/>
        <w:t xml:space="preserve">        </w:t>
      </w:r>
      <w:r w:rsidR="00611A7F">
        <w:rPr>
          <w:b/>
          <w:sz w:val="28"/>
          <w:szCs w:val="28"/>
        </w:rPr>
        <w:t>2020 - 2024</w:t>
      </w:r>
    </w:p>
    <w:p w14:paraId="69C39CA5" w14:textId="77777777" w:rsidR="00D00EF0" w:rsidRPr="006555EB" w:rsidRDefault="00D00EF0" w:rsidP="004A79CC">
      <w:pPr>
        <w:tabs>
          <w:tab w:val="left" w:pos="720"/>
          <w:tab w:val="left" w:pos="1440"/>
          <w:tab w:val="left" w:pos="2160"/>
          <w:tab w:val="left" w:pos="2880"/>
        </w:tabs>
        <w:rPr>
          <w:b/>
          <w:sz w:val="28"/>
          <w:szCs w:val="28"/>
        </w:rPr>
      </w:pPr>
    </w:p>
    <w:p w14:paraId="7B94A0AF" w14:textId="77777777" w:rsidR="00E52AE6" w:rsidRDefault="00E52AE6" w:rsidP="00852A3A">
      <w:pPr>
        <w:tabs>
          <w:tab w:val="left" w:pos="6804"/>
        </w:tabs>
        <w:spacing w:line="276" w:lineRule="auto"/>
        <w:rPr>
          <w:b/>
          <w:sz w:val="30"/>
          <w:szCs w:val="30"/>
        </w:rPr>
      </w:pPr>
    </w:p>
    <w:p w14:paraId="0FE54C84" w14:textId="77777777" w:rsidR="00E52AE6" w:rsidRDefault="00E52AE6" w:rsidP="00852A3A">
      <w:pPr>
        <w:spacing w:line="276" w:lineRule="auto"/>
        <w:rPr>
          <w:b/>
          <w:sz w:val="30"/>
          <w:szCs w:val="30"/>
        </w:rPr>
      </w:pPr>
    </w:p>
    <w:p w14:paraId="39361693" w14:textId="2759A086" w:rsidR="00B53FDD" w:rsidRDefault="00B53FDD" w:rsidP="00D057A7">
      <w:pPr>
        <w:spacing w:line="276" w:lineRule="auto"/>
        <w:ind w:firstLine="0"/>
        <w:rPr>
          <w:sz w:val="30"/>
          <w:szCs w:val="30"/>
        </w:rPr>
      </w:pPr>
    </w:p>
    <w:p w14:paraId="4D210836" w14:textId="77777777" w:rsidR="00B53FDD" w:rsidRPr="008405AB" w:rsidRDefault="00B53FDD" w:rsidP="00852A3A">
      <w:pPr>
        <w:spacing w:line="276" w:lineRule="auto"/>
        <w:rPr>
          <w:sz w:val="30"/>
          <w:szCs w:val="30"/>
        </w:rPr>
      </w:pPr>
    </w:p>
    <w:p w14:paraId="17756342" w14:textId="0D55FF0D" w:rsidR="00F903B5" w:rsidRPr="00D057A7" w:rsidRDefault="00D057A7" w:rsidP="00F903B5">
      <w:pPr>
        <w:spacing w:line="276" w:lineRule="auto"/>
        <w:jc w:val="center"/>
        <w:rPr>
          <w:i/>
          <w:sz w:val="32"/>
          <w:szCs w:val="32"/>
        </w:rPr>
      </w:pPr>
      <w:r>
        <w:rPr>
          <w:i/>
          <w:sz w:val="28"/>
          <w:szCs w:val="28"/>
        </w:rPr>
        <w:t>Tp. Hồ Chí Minh</w:t>
      </w:r>
      <w:r w:rsidR="00BC259F">
        <w:rPr>
          <w:i/>
          <w:sz w:val="28"/>
          <w:szCs w:val="28"/>
        </w:rPr>
        <w:t>,</w:t>
      </w:r>
      <w:r>
        <w:rPr>
          <w:i/>
          <w:sz w:val="28"/>
          <w:szCs w:val="28"/>
        </w:rPr>
        <w:t xml:space="preserve"> ngày 10 tháng</w:t>
      </w:r>
      <w:r w:rsidRPr="00D057A7">
        <w:rPr>
          <w:i/>
          <w:sz w:val="28"/>
          <w:szCs w:val="28"/>
        </w:rPr>
        <w:t xml:space="preserve"> 4</w:t>
      </w:r>
      <w:r>
        <w:rPr>
          <w:i/>
          <w:sz w:val="28"/>
          <w:szCs w:val="28"/>
        </w:rPr>
        <w:t xml:space="preserve"> năm </w:t>
      </w:r>
      <w:r w:rsidR="00CE026C" w:rsidRPr="00D057A7">
        <w:rPr>
          <w:i/>
          <w:sz w:val="28"/>
          <w:szCs w:val="28"/>
        </w:rPr>
        <w:t>20</w:t>
      </w:r>
      <w:r w:rsidR="00F903B5" w:rsidRPr="00D057A7">
        <w:rPr>
          <w:i/>
          <w:sz w:val="28"/>
          <w:szCs w:val="28"/>
        </w:rPr>
        <w:t>2</w:t>
      </w:r>
      <w:r w:rsidRPr="00D057A7">
        <w:rPr>
          <w:i/>
          <w:sz w:val="28"/>
          <w:szCs w:val="28"/>
        </w:rPr>
        <w:t>4</w:t>
      </w:r>
    </w:p>
    <w:p w14:paraId="0D6DA289" w14:textId="77777777" w:rsidR="000B300B" w:rsidRDefault="000B300B" w:rsidP="00F903B5">
      <w:pPr>
        <w:spacing w:before="120" w:after="60" w:line="276" w:lineRule="auto"/>
        <w:ind w:firstLine="0"/>
        <w:jc w:val="center"/>
        <w:sectPr w:rsidR="000B300B" w:rsidSect="000B300B">
          <w:footerReference w:type="default" r:id="rId9"/>
          <w:pgSz w:w="11907" w:h="16840" w:code="9"/>
          <w:pgMar w:top="1418" w:right="1134" w:bottom="1418" w:left="1701"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pgNumType w:fmt="lowerRoman" w:start="4"/>
          <w:cols w:space="720"/>
          <w:docGrid w:linePitch="360"/>
        </w:sectPr>
      </w:pPr>
    </w:p>
    <w:p w14:paraId="42012727" w14:textId="77777777" w:rsidR="004A3556" w:rsidRDefault="004A3556" w:rsidP="00F903B5">
      <w:pPr>
        <w:spacing w:before="120" w:after="60" w:line="276" w:lineRule="auto"/>
        <w:ind w:firstLine="0"/>
        <w:jc w:val="center"/>
      </w:pPr>
      <w:r>
        <w:lastRenderedPageBreak/>
        <w:t>BẢN NHẬN XÉT CỦA GIÁO VIÊN HƯỚNG DẪ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31"/>
        <w:gridCol w:w="4034"/>
        <w:gridCol w:w="4297"/>
      </w:tblGrid>
      <w:tr w:rsidR="00E806F3" w14:paraId="524C1165" w14:textId="77777777" w:rsidTr="00B14B34">
        <w:tc>
          <w:tcPr>
            <w:tcW w:w="738" w:type="dxa"/>
            <w:shd w:val="clear" w:color="auto" w:fill="auto"/>
            <w:vAlign w:val="bottom"/>
          </w:tcPr>
          <w:p w14:paraId="4147E4A6" w14:textId="77777777" w:rsidR="009D6540" w:rsidRDefault="009D6540" w:rsidP="00B14B34">
            <w:pPr>
              <w:spacing w:after="240" w:line="240" w:lineRule="auto"/>
              <w:ind w:firstLine="0"/>
              <w:jc w:val="center"/>
            </w:pPr>
            <w:r>
              <w:t>Stt</w:t>
            </w:r>
          </w:p>
        </w:tc>
        <w:tc>
          <w:tcPr>
            <w:tcW w:w="4140" w:type="dxa"/>
            <w:shd w:val="clear" w:color="auto" w:fill="auto"/>
            <w:vAlign w:val="bottom"/>
          </w:tcPr>
          <w:p w14:paraId="7E1B9A34" w14:textId="77777777" w:rsidR="009D6540" w:rsidRDefault="009D6540" w:rsidP="00B14B34">
            <w:pPr>
              <w:spacing w:after="240" w:line="240" w:lineRule="auto"/>
              <w:ind w:firstLine="0"/>
              <w:jc w:val="center"/>
            </w:pPr>
            <w:r>
              <w:t>Nội dung thực hiện</w:t>
            </w:r>
          </w:p>
        </w:tc>
        <w:tc>
          <w:tcPr>
            <w:tcW w:w="4410" w:type="dxa"/>
            <w:shd w:val="clear" w:color="auto" w:fill="auto"/>
            <w:vAlign w:val="bottom"/>
          </w:tcPr>
          <w:p w14:paraId="03F7BE4C" w14:textId="77777777" w:rsidR="009D6540" w:rsidRDefault="009D6540" w:rsidP="00B14B34">
            <w:pPr>
              <w:spacing w:after="240" w:line="240" w:lineRule="auto"/>
              <w:ind w:firstLine="0"/>
              <w:jc w:val="center"/>
            </w:pPr>
            <w:r>
              <w:t>Nhận xét</w:t>
            </w:r>
          </w:p>
        </w:tc>
      </w:tr>
      <w:tr w:rsidR="009D6540" w14:paraId="23E8AA19" w14:textId="77777777" w:rsidTr="00E806F3">
        <w:tc>
          <w:tcPr>
            <w:tcW w:w="738" w:type="dxa"/>
            <w:shd w:val="clear" w:color="auto" w:fill="auto"/>
          </w:tcPr>
          <w:p w14:paraId="4B443AD7" w14:textId="77777777" w:rsidR="009D6540" w:rsidRDefault="009D6540" w:rsidP="00E806F3">
            <w:pPr>
              <w:spacing w:after="240" w:line="240" w:lineRule="auto"/>
              <w:ind w:firstLine="0"/>
            </w:pPr>
          </w:p>
        </w:tc>
        <w:tc>
          <w:tcPr>
            <w:tcW w:w="4140" w:type="dxa"/>
            <w:shd w:val="clear" w:color="auto" w:fill="auto"/>
          </w:tcPr>
          <w:p w14:paraId="13921A35" w14:textId="77777777" w:rsidR="009D6540" w:rsidRDefault="009D6540" w:rsidP="00E806F3">
            <w:pPr>
              <w:spacing w:after="240" w:line="240" w:lineRule="auto"/>
              <w:ind w:firstLine="0"/>
            </w:pPr>
          </w:p>
        </w:tc>
        <w:tc>
          <w:tcPr>
            <w:tcW w:w="4410" w:type="dxa"/>
            <w:shd w:val="clear" w:color="auto" w:fill="auto"/>
          </w:tcPr>
          <w:p w14:paraId="67041D65" w14:textId="77777777" w:rsidR="009D6540" w:rsidRDefault="009D6540" w:rsidP="00E806F3">
            <w:pPr>
              <w:spacing w:after="240" w:line="240" w:lineRule="auto"/>
              <w:ind w:firstLine="0"/>
            </w:pPr>
          </w:p>
        </w:tc>
      </w:tr>
      <w:tr w:rsidR="009D6540" w14:paraId="567D96CC" w14:textId="77777777" w:rsidTr="00E806F3">
        <w:tc>
          <w:tcPr>
            <w:tcW w:w="738" w:type="dxa"/>
            <w:shd w:val="clear" w:color="auto" w:fill="auto"/>
          </w:tcPr>
          <w:p w14:paraId="2FD244F8" w14:textId="77777777" w:rsidR="009D6540" w:rsidRDefault="009D6540" w:rsidP="00E806F3">
            <w:pPr>
              <w:spacing w:after="240" w:line="240" w:lineRule="auto"/>
              <w:ind w:firstLine="0"/>
            </w:pPr>
          </w:p>
        </w:tc>
        <w:tc>
          <w:tcPr>
            <w:tcW w:w="4140" w:type="dxa"/>
            <w:shd w:val="clear" w:color="auto" w:fill="auto"/>
          </w:tcPr>
          <w:p w14:paraId="30ACA74D" w14:textId="77777777" w:rsidR="009D6540" w:rsidRDefault="009D6540" w:rsidP="00E806F3">
            <w:pPr>
              <w:spacing w:after="240" w:line="240" w:lineRule="auto"/>
              <w:ind w:firstLine="0"/>
            </w:pPr>
          </w:p>
        </w:tc>
        <w:tc>
          <w:tcPr>
            <w:tcW w:w="4410" w:type="dxa"/>
            <w:shd w:val="clear" w:color="auto" w:fill="auto"/>
          </w:tcPr>
          <w:p w14:paraId="6A9AFA34" w14:textId="77777777" w:rsidR="009D6540" w:rsidRDefault="009D6540" w:rsidP="00E806F3">
            <w:pPr>
              <w:spacing w:after="240" w:line="240" w:lineRule="auto"/>
              <w:ind w:firstLine="0"/>
            </w:pPr>
          </w:p>
        </w:tc>
      </w:tr>
      <w:tr w:rsidR="009D6540" w14:paraId="094F8C4D" w14:textId="77777777" w:rsidTr="00E806F3">
        <w:tc>
          <w:tcPr>
            <w:tcW w:w="738" w:type="dxa"/>
            <w:shd w:val="clear" w:color="auto" w:fill="auto"/>
          </w:tcPr>
          <w:p w14:paraId="2B0EFE41" w14:textId="77777777" w:rsidR="009D6540" w:rsidRDefault="009D6540" w:rsidP="00E806F3">
            <w:pPr>
              <w:spacing w:after="240" w:line="240" w:lineRule="auto"/>
              <w:ind w:firstLine="0"/>
            </w:pPr>
          </w:p>
        </w:tc>
        <w:tc>
          <w:tcPr>
            <w:tcW w:w="4140" w:type="dxa"/>
            <w:shd w:val="clear" w:color="auto" w:fill="auto"/>
          </w:tcPr>
          <w:p w14:paraId="793CDDE6" w14:textId="77777777" w:rsidR="009D6540" w:rsidRDefault="009D6540" w:rsidP="00E806F3">
            <w:pPr>
              <w:spacing w:after="240" w:line="240" w:lineRule="auto"/>
              <w:ind w:firstLine="0"/>
            </w:pPr>
          </w:p>
        </w:tc>
        <w:tc>
          <w:tcPr>
            <w:tcW w:w="4410" w:type="dxa"/>
            <w:shd w:val="clear" w:color="auto" w:fill="auto"/>
          </w:tcPr>
          <w:p w14:paraId="2F19BC0A" w14:textId="77777777" w:rsidR="009D6540" w:rsidRDefault="009D6540" w:rsidP="00E806F3">
            <w:pPr>
              <w:spacing w:after="240" w:line="240" w:lineRule="auto"/>
              <w:ind w:firstLine="0"/>
            </w:pPr>
          </w:p>
        </w:tc>
      </w:tr>
      <w:tr w:rsidR="009D6540" w14:paraId="56736980" w14:textId="77777777" w:rsidTr="00E806F3">
        <w:tc>
          <w:tcPr>
            <w:tcW w:w="738" w:type="dxa"/>
            <w:shd w:val="clear" w:color="auto" w:fill="auto"/>
          </w:tcPr>
          <w:p w14:paraId="4BC61015" w14:textId="77777777" w:rsidR="009D6540" w:rsidRDefault="009D6540" w:rsidP="00E806F3">
            <w:pPr>
              <w:spacing w:after="240" w:line="240" w:lineRule="auto"/>
              <w:ind w:firstLine="0"/>
            </w:pPr>
          </w:p>
        </w:tc>
        <w:tc>
          <w:tcPr>
            <w:tcW w:w="4140" w:type="dxa"/>
            <w:shd w:val="clear" w:color="auto" w:fill="auto"/>
          </w:tcPr>
          <w:p w14:paraId="0863D29E" w14:textId="77777777" w:rsidR="009D6540" w:rsidRDefault="009D6540" w:rsidP="00E806F3">
            <w:pPr>
              <w:spacing w:after="240" w:line="240" w:lineRule="auto"/>
              <w:ind w:firstLine="0"/>
            </w:pPr>
          </w:p>
        </w:tc>
        <w:tc>
          <w:tcPr>
            <w:tcW w:w="4410" w:type="dxa"/>
            <w:shd w:val="clear" w:color="auto" w:fill="auto"/>
          </w:tcPr>
          <w:p w14:paraId="7893BAD5" w14:textId="77777777" w:rsidR="009D6540" w:rsidRDefault="009D6540" w:rsidP="00E806F3">
            <w:pPr>
              <w:spacing w:after="240" w:line="240" w:lineRule="auto"/>
              <w:ind w:firstLine="0"/>
            </w:pPr>
          </w:p>
        </w:tc>
      </w:tr>
      <w:tr w:rsidR="009D6540" w14:paraId="342FA1A8" w14:textId="77777777" w:rsidTr="00E806F3">
        <w:tc>
          <w:tcPr>
            <w:tcW w:w="738" w:type="dxa"/>
            <w:shd w:val="clear" w:color="auto" w:fill="auto"/>
          </w:tcPr>
          <w:p w14:paraId="24A33189" w14:textId="77777777" w:rsidR="009D6540" w:rsidRDefault="009D6540" w:rsidP="00E806F3">
            <w:pPr>
              <w:spacing w:after="240" w:line="240" w:lineRule="auto"/>
              <w:ind w:firstLine="0"/>
            </w:pPr>
          </w:p>
        </w:tc>
        <w:tc>
          <w:tcPr>
            <w:tcW w:w="4140" w:type="dxa"/>
            <w:shd w:val="clear" w:color="auto" w:fill="auto"/>
          </w:tcPr>
          <w:p w14:paraId="23B02D0A" w14:textId="77777777" w:rsidR="009D6540" w:rsidRDefault="009D6540" w:rsidP="00E806F3">
            <w:pPr>
              <w:spacing w:after="240" w:line="240" w:lineRule="auto"/>
              <w:ind w:firstLine="0"/>
            </w:pPr>
          </w:p>
        </w:tc>
        <w:tc>
          <w:tcPr>
            <w:tcW w:w="4410" w:type="dxa"/>
            <w:shd w:val="clear" w:color="auto" w:fill="auto"/>
          </w:tcPr>
          <w:p w14:paraId="38BC8B0F" w14:textId="77777777" w:rsidR="009D6540" w:rsidRDefault="009D6540" w:rsidP="00E806F3">
            <w:pPr>
              <w:spacing w:after="240" w:line="240" w:lineRule="auto"/>
              <w:ind w:firstLine="0"/>
            </w:pPr>
          </w:p>
        </w:tc>
      </w:tr>
      <w:tr w:rsidR="009D6540" w14:paraId="3C3E923D" w14:textId="77777777" w:rsidTr="00E806F3">
        <w:tc>
          <w:tcPr>
            <w:tcW w:w="738" w:type="dxa"/>
            <w:shd w:val="clear" w:color="auto" w:fill="auto"/>
          </w:tcPr>
          <w:p w14:paraId="22597064" w14:textId="77777777" w:rsidR="009D6540" w:rsidRDefault="009D6540" w:rsidP="00E806F3">
            <w:pPr>
              <w:spacing w:after="240" w:line="240" w:lineRule="auto"/>
              <w:ind w:firstLine="0"/>
            </w:pPr>
          </w:p>
        </w:tc>
        <w:tc>
          <w:tcPr>
            <w:tcW w:w="4140" w:type="dxa"/>
            <w:shd w:val="clear" w:color="auto" w:fill="auto"/>
          </w:tcPr>
          <w:p w14:paraId="5C39754F" w14:textId="77777777" w:rsidR="009D6540" w:rsidRDefault="009D6540" w:rsidP="00E806F3">
            <w:pPr>
              <w:spacing w:after="240" w:line="240" w:lineRule="auto"/>
              <w:ind w:firstLine="0"/>
            </w:pPr>
          </w:p>
        </w:tc>
        <w:tc>
          <w:tcPr>
            <w:tcW w:w="4410" w:type="dxa"/>
            <w:shd w:val="clear" w:color="auto" w:fill="auto"/>
          </w:tcPr>
          <w:p w14:paraId="23562E65" w14:textId="77777777" w:rsidR="009D6540" w:rsidRDefault="009D6540" w:rsidP="00E806F3">
            <w:pPr>
              <w:spacing w:after="240" w:line="240" w:lineRule="auto"/>
              <w:ind w:firstLine="0"/>
            </w:pPr>
          </w:p>
        </w:tc>
      </w:tr>
      <w:tr w:rsidR="009D6540" w14:paraId="358E2FB1" w14:textId="77777777" w:rsidTr="00E806F3">
        <w:tc>
          <w:tcPr>
            <w:tcW w:w="738" w:type="dxa"/>
            <w:shd w:val="clear" w:color="auto" w:fill="auto"/>
          </w:tcPr>
          <w:p w14:paraId="477CF4D1" w14:textId="77777777" w:rsidR="009D6540" w:rsidRDefault="009D6540" w:rsidP="00E806F3">
            <w:pPr>
              <w:spacing w:after="240" w:line="240" w:lineRule="auto"/>
              <w:ind w:firstLine="0"/>
            </w:pPr>
          </w:p>
        </w:tc>
        <w:tc>
          <w:tcPr>
            <w:tcW w:w="4140" w:type="dxa"/>
            <w:shd w:val="clear" w:color="auto" w:fill="auto"/>
          </w:tcPr>
          <w:p w14:paraId="1FC8DAC8" w14:textId="77777777" w:rsidR="009D6540" w:rsidRDefault="009D6540" w:rsidP="00E806F3">
            <w:pPr>
              <w:spacing w:after="240" w:line="240" w:lineRule="auto"/>
              <w:ind w:firstLine="0"/>
            </w:pPr>
          </w:p>
        </w:tc>
        <w:tc>
          <w:tcPr>
            <w:tcW w:w="4410" w:type="dxa"/>
            <w:shd w:val="clear" w:color="auto" w:fill="auto"/>
          </w:tcPr>
          <w:p w14:paraId="777DF0DC" w14:textId="77777777" w:rsidR="009D6540" w:rsidRDefault="009D6540" w:rsidP="00E806F3">
            <w:pPr>
              <w:spacing w:after="240" w:line="240" w:lineRule="auto"/>
              <w:ind w:firstLine="0"/>
            </w:pPr>
          </w:p>
        </w:tc>
      </w:tr>
      <w:tr w:rsidR="009D6540" w14:paraId="3CFCE918" w14:textId="77777777" w:rsidTr="00E806F3">
        <w:tc>
          <w:tcPr>
            <w:tcW w:w="738" w:type="dxa"/>
            <w:shd w:val="clear" w:color="auto" w:fill="auto"/>
          </w:tcPr>
          <w:p w14:paraId="2AC8783D" w14:textId="77777777" w:rsidR="009D6540" w:rsidRDefault="009D6540" w:rsidP="00E806F3">
            <w:pPr>
              <w:spacing w:after="240" w:line="240" w:lineRule="auto"/>
              <w:ind w:firstLine="0"/>
            </w:pPr>
          </w:p>
        </w:tc>
        <w:tc>
          <w:tcPr>
            <w:tcW w:w="4140" w:type="dxa"/>
            <w:shd w:val="clear" w:color="auto" w:fill="auto"/>
          </w:tcPr>
          <w:p w14:paraId="67B974F4" w14:textId="77777777" w:rsidR="009D6540" w:rsidRDefault="009D6540" w:rsidP="00E806F3">
            <w:pPr>
              <w:spacing w:after="240" w:line="240" w:lineRule="auto"/>
              <w:ind w:firstLine="0"/>
            </w:pPr>
          </w:p>
        </w:tc>
        <w:tc>
          <w:tcPr>
            <w:tcW w:w="4410" w:type="dxa"/>
            <w:shd w:val="clear" w:color="auto" w:fill="auto"/>
          </w:tcPr>
          <w:p w14:paraId="50C8A8B4" w14:textId="77777777" w:rsidR="009D6540" w:rsidRDefault="009D6540" w:rsidP="00E806F3">
            <w:pPr>
              <w:spacing w:after="240" w:line="240" w:lineRule="auto"/>
              <w:ind w:firstLine="0"/>
            </w:pPr>
          </w:p>
        </w:tc>
      </w:tr>
      <w:tr w:rsidR="009D6540" w14:paraId="7E13AA20" w14:textId="77777777" w:rsidTr="00E806F3">
        <w:tc>
          <w:tcPr>
            <w:tcW w:w="738" w:type="dxa"/>
            <w:shd w:val="clear" w:color="auto" w:fill="auto"/>
          </w:tcPr>
          <w:p w14:paraId="4D87002E" w14:textId="77777777" w:rsidR="009D6540" w:rsidRDefault="009D6540" w:rsidP="00E806F3">
            <w:pPr>
              <w:spacing w:after="240" w:line="240" w:lineRule="auto"/>
              <w:ind w:firstLine="0"/>
            </w:pPr>
          </w:p>
        </w:tc>
        <w:tc>
          <w:tcPr>
            <w:tcW w:w="4140" w:type="dxa"/>
            <w:shd w:val="clear" w:color="auto" w:fill="auto"/>
          </w:tcPr>
          <w:p w14:paraId="4F1EC2F8" w14:textId="77777777" w:rsidR="009D6540" w:rsidRDefault="009D6540" w:rsidP="00E806F3">
            <w:pPr>
              <w:spacing w:after="240" w:line="240" w:lineRule="auto"/>
              <w:ind w:firstLine="0"/>
            </w:pPr>
          </w:p>
        </w:tc>
        <w:tc>
          <w:tcPr>
            <w:tcW w:w="4410" w:type="dxa"/>
            <w:shd w:val="clear" w:color="auto" w:fill="auto"/>
          </w:tcPr>
          <w:p w14:paraId="6A2A9143" w14:textId="77777777" w:rsidR="009D6540" w:rsidRDefault="009D6540" w:rsidP="00E806F3">
            <w:pPr>
              <w:spacing w:after="240" w:line="240" w:lineRule="auto"/>
              <w:ind w:firstLine="0"/>
            </w:pPr>
          </w:p>
        </w:tc>
      </w:tr>
      <w:tr w:rsidR="009D6540" w14:paraId="07F5E72C" w14:textId="77777777" w:rsidTr="00E806F3">
        <w:tc>
          <w:tcPr>
            <w:tcW w:w="738" w:type="dxa"/>
            <w:shd w:val="clear" w:color="auto" w:fill="auto"/>
          </w:tcPr>
          <w:p w14:paraId="53729851" w14:textId="77777777" w:rsidR="009D6540" w:rsidRDefault="009D6540" w:rsidP="00E806F3">
            <w:pPr>
              <w:spacing w:after="240" w:line="240" w:lineRule="auto"/>
              <w:ind w:firstLine="0"/>
            </w:pPr>
          </w:p>
        </w:tc>
        <w:tc>
          <w:tcPr>
            <w:tcW w:w="4140" w:type="dxa"/>
            <w:shd w:val="clear" w:color="auto" w:fill="auto"/>
          </w:tcPr>
          <w:p w14:paraId="6E4A3DA7" w14:textId="77777777" w:rsidR="009D6540" w:rsidRDefault="009D6540" w:rsidP="00E806F3">
            <w:pPr>
              <w:spacing w:after="240" w:line="240" w:lineRule="auto"/>
              <w:ind w:firstLine="0"/>
            </w:pPr>
          </w:p>
        </w:tc>
        <w:tc>
          <w:tcPr>
            <w:tcW w:w="4410" w:type="dxa"/>
            <w:shd w:val="clear" w:color="auto" w:fill="auto"/>
          </w:tcPr>
          <w:p w14:paraId="312C34E4" w14:textId="77777777" w:rsidR="009D6540" w:rsidRDefault="009D6540" w:rsidP="00E806F3">
            <w:pPr>
              <w:spacing w:after="240" w:line="240" w:lineRule="auto"/>
              <w:ind w:firstLine="0"/>
            </w:pPr>
          </w:p>
        </w:tc>
      </w:tr>
    </w:tbl>
    <w:p w14:paraId="7FB23C60" w14:textId="77777777" w:rsidR="009E177E" w:rsidRDefault="009E177E" w:rsidP="009D6540">
      <w:pPr>
        <w:spacing w:after="240" w:line="240" w:lineRule="auto"/>
        <w:ind w:firstLine="0"/>
      </w:pPr>
    </w:p>
    <w:p w14:paraId="73C33452" w14:textId="77777777" w:rsidR="009E177E" w:rsidRDefault="009E177E" w:rsidP="009D6540">
      <w:pPr>
        <w:spacing w:after="240" w:line="240" w:lineRule="auto"/>
        <w:ind w:firstLine="0"/>
      </w:pPr>
      <w:r>
        <w:t>Nhận xét tổng quát:</w:t>
      </w:r>
    </w:p>
    <w:p w14:paraId="22BB1AF6" w14:textId="77777777" w:rsidR="009E177E" w:rsidRDefault="00F903B5" w:rsidP="00F903B5">
      <w:pPr>
        <w:tabs>
          <w:tab w:val="left" w:leader="dot" w:pos="8931"/>
        </w:tabs>
        <w:spacing w:after="240" w:line="240" w:lineRule="auto"/>
        <w:ind w:firstLine="0"/>
      </w:pPr>
      <w:r>
        <w:tab/>
      </w:r>
      <w:r>
        <w:tab/>
      </w:r>
      <w:r>
        <w:tab/>
      </w:r>
      <w:r>
        <w:tab/>
      </w:r>
    </w:p>
    <w:p w14:paraId="7F061BDE" w14:textId="77777777" w:rsidR="009E177E" w:rsidRDefault="009E177E" w:rsidP="009D6540">
      <w:pPr>
        <w:spacing w:after="240" w:line="240" w:lineRule="auto"/>
        <w:ind w:firstLine="0"/>
      </w:pPr>
    </w:p>
    <w:p w14:paraId="2867FEF3" w14:textId="77777777" w:rsidR="009D6540" w:rsidRDefault="009D6540" w:rsidP="009D6540">
      <w:pPr>
        <w:spacing w:after="240" w:line="240" w:lineRule="auto"/>
        <w:ind w:firstLine="0"/>
      </w:pPr>
    </w:p>
    <w:p w14:paraId="38AC67F3" w14:textId="77777777" w:rsidR="009D6540" w:rsidRDefault="009D6540" w:rsidP="009D6540">
      <w:pPr>
        <w:spacing w:after="240" w:line="240" w:lineRule="auto"/>
        <w:ind w:firstLine="0"/>
      </w:pPr>
    </w:p>
    <w:p w14:paraId="491CAD8B" w14:textId="77777777" w:rsidR="004A3556" w:rsidRDefault="004A3556" w:rsidP="004A3556">
      <w:pPr>
        <w:spacing w:after="240" w:line="240" w:lineRule="auto"/>
        <w:ind w:firstLine="0"/>
        <w:jc w:val="center"/>
      </w:pPr>
    </w:p>
    <w:p w14:paraId="6C3A8649" w14:textId="77777777" w:rsidR="00F903B5" w:rsidRDefault="00F903B5" w:rsidP="004A3556">
      <w:pPr>
        <w:spacing w:after="240" w:line="240" w:lineRule="auto"/>
        <w:ind w:firstLine="0"/>
        <w:jc w:val="center"/>
      </w:pPr>
    </w:p>
    <w:p w14:paraId="1C3E81BA" w14:textId="77777777" w:rsidR="000B300B" w:rsidRDefault="000B300B" w:rsidP="004A3556">
      <w:pPr>
        <w:spacing w:after="240" w:line="240" w:lineRule="auto"/>
        <w:ind w:firstLine="0"/>
        <w:jc w:val="center"/>
        <w:rPr>
          <w:b/>
          <w:sz w:val="36"/>
          <w:szCs w:val="36"/>
        </w:rPr>
      </w:pPr>
    </w:p>
    <w:p w14:paraId="250382EE" w14:textId="77777777" w:rsidR="000B300B" w:rsidRPr="000B300B" w:rsidRDefault="000B300B" w:rsidP="000B300B">
      <w:pPr>
        <w:rPr>
          <w:sz w:val="36"/>
          <w:szCs w:val="36"/>
        </w:rPr>
      </w:pPr>
    </w:p>
    <w:p w14:paraId="02DBE058" w14:textId="3234EF29" w:rsidR="0067562D" w:rsidRDefault="0067562D" w:rsidP="00A56802">
      <w:pPr>
        <w:spacing w:after="720" w:line="240" w:lineRule="auto"/>
        <w:ind w:firstLine="0"/>
        <w:rPr>
          <w:b/>
          <w:sz w:val="36"/>
          <w:szCs w:val="36"/>
        </w:rPr>
      </w:pPr>
      <w:r>
        <w:rPr>
          <w:b/>
          <w:sz w:val="30"/>
          <w:szCs w:val="30"/>
        </w:rPr>
        <w:br w:type="page"/>
      </w:r>
    </w:p>
    <w:sdt>
      <w:sdtPr>
        <w:rPr>
          <w:rFonts w:asciiTheme="majorHAnsi" w:eastAsiaTheme="majorEastAsia" w:hAnsiTheme="majorHAnsi" w:cstheme="majorBidi"/>
          <w:smallCaps w:val="0"/>
          <w:color w:val="2F5496" w:themeColor="accent1" w:themeShade="BF"/>
          <w:sz w:val="26"/>
          <w:szCs w:val="32"/>
        </w:rPr>
        <w:id w:val="87593443"/>
        <w:docPartObj>
          <w:docPartGallery w:val="Table of Contents"/>
          <w:docPartUnique/>
        </w:docPartObj>
      </w:sdtPr>
      <w:sdtEndPr>
        <w:rPr>
          <w:b/>
          <w:bCs/>
          <w:noProof/>
          <w:szCs w:val="26"/>
        </w:rPr>
      </w:sdtEndPr>
      <w:sdtContent>
        <w:p w14:paraId="11371B40" w14:textId="13452D25" w:rsidR="00D42885" w:rsidRPr="00D42885" w:rsidRDefault="00D42885" w:rsidP="00D42885">
          <w:pPr>
            <w:pStyle w:val="TOC2"/>
            <w:tabs>
              <w:tab w:val="right" w:leader="dot" w:pos="9062"/>
            </w:tabs>
            <w:spacing w:after="240" w:line="240" w:lineRule="auto"/>
            <w:ind w:left="0" w:firstLine="0"/>
            <w:jc w:val="center"/>
            <w:rPr>
              <w:b/>
              <w:bCs/>
              <w:sz w:val="40"/>
              <w:szCs w:val="40"/>
            </w:rPr>
          </w:pPr>
          <w:r w:rsidRPr="00D42885">
            <w:rPr>
              <w:b/>
              <w:bCs/>
              <w:sz w:val="40"/>
              <w:szCs w:val="40"/>
            </w:rPr>
            <w:t>mục lục</w:t>
          </w:r>
        </w:p>
        <w:p w14:paraId="6D611AFB" w14:textId="0E1C6665" w:rsidR="005D334F" w:rsidRDefault="00D42885"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r w:rsidRPr="00055FCD">
            <w:rPr>
              <w:b/>
              <w:bCs/>
              <w:sz w:val="24"/>
              <w:szCs w:val="24"/>
            </w:rPr>
            <w:fldChar w:fldCharType="begin"/>
          </w:r>
          <w:r w:rsidRPr="00055FCD">
            <w:rPr>
              <w:b/>
              <w:bCs/>
              <w:sz w:val="24"/>
              <w:szCs w:val="24"/>
            </w:rPr>
            <w:instrText xml:space="preserve"> TOC \o "1-3" \h \z \u </w:instrText>
          </w:r>
          <w:r w:rsidRPr="00055FCD">
            <w:rPr>
              <w:b/>
              <w:bCs/>
              <w:sz w:val="24"/>
              <w:szCs w:val="24"/>
            </w:rPr>
            <w:fldChar w:fldCharType="separate"/>
          </w:r>
          <w:hyperlink w:anchor="_Toc164726736" w:history="1">
            <w:r w:rsidR="005D334F" w:rsidRPr="005D22F1">
              <w:rPr>
                <w:rStyle w:val="Hyperlink"/>
                <w:b/>
                <w:bCs/>
                <w:noProof/>
              </w:rPr>
              <w:t>CÁC TỪ VIẾT TẮT</w:t>
            </w:r>
            <w:r w:rsidR="005D334F">
              <w:rPr>
                <w:noProof/>
                <w:webHidden/>
              </w:rPr>
              <w:tab/>
            </w:r>
            <w:r w:rsidR="005D334F">
              <w:rPr>
                <w:noProof/>
                <w:webHidden/>
              </w:rPr>
              <w:fldChar w:fldCharType="begin"/>
            </w:r>
            <w:r w:rsidR="005D334F">
              <w:rPr>
                <w:noProof/>
                <w:webHidden/>
              </w:rPr>
              <w:instrText xml:space="preserve"> PAGEREF _Toc164726736 \h </w:instrText>
            </w:r>
            <w:r w:rsidR="005D334F">
              <w:rPr>
                <w:noProof/>
                <w:webHidden/>
              </w:rPr>
            </w:r>
            <w:r w:rsidR="005D334F">
              <w:rPr>
                <w:noProof/>
                <w:webHidden/>
              </w:rPr>
              <w:fldChar w:fldCharType="separate"/>
            </w:r>
            <w:r w:rsidR="005D334F">
              <w:rPr>
                <w:noProof/>
                <w:webHidden/>
              </w:rPr>
              <w:t>iii</w:t>
            </w:r>
            <w:r w:rsidR="005D334F">
              <w:rPr>
                <w:noProof/>
                <w:webHidden/>
              </w:rPr>
              <w:fldChar w:fldCharType="end"/>
            </w:r>
          </w:hyperlink>
        </w:p>
        <w:p w14:paraId="4154EFEB" w14:textId="4F521B8B" w:rsidR="005D334F" w:rsidRDefault="001C3A76" w:rsidP="00321A3B">
          <w:pPr>
            <w:pStyle w:val="TOC1"/>
            <w:tabs>
              <w:tab w:val="right" w:leader="dot" w:pos="9062"/>
            </w:tabs>
            <w:spacing w:line="276" w:lineRule="auto"/>
            <w:rPr>
              <w:rFonts w:asciiTheme="minorHAnsi" w:eastAsiaTheme="minorEastAsia" w:hAnsiTheme="minorHAnsi" w:cstheme="minorBidi"/>
              <w:b w:val="0"/>
              <w:bCs w:val="0"/>
              <w:caps w:val="0"/>
              <w:noProof/>
              <w:sz w:val="22"/>
              <w:szCs w:val="22"/>
            </w:rPr>
          </w:pPr>
          <w:hyperlink w:anchor="_Toc164726737" w:history="1">
            <w:r w:rsidR="005D334F" w:rsidRPr="005D22F1">
              <w:rPr>
                <w:rStyle w:val="Hyperlink"/>
                <w:noProof/>
              </w:rPr>
              <w:t>Chương 1: Tổng quan</w:t>
            </w:r>
            <w:r w:rsidR="005D334F">
              <w:rPr>
                <w:noProof/>
                <w:webHidden/>
              </w:rPr>
              <w:tab/>
            </w:r>
            <w:r w:rsidR="005D334F">
              <w:rPr>
                <w:noProof/>
                <w:webHidden/>
              </w:rPr>
              <w:fldChar w:fldCharType="begin"/>
            </w:r>
            <w:r w:rsidR="005D334F">
              <w:rPr>
                <w:noProof/>
                <w:webHidden/>
              </w:rPr>
              <w:instrText xml:space="preserve"> PAGEREF _Toc164726737 \h </w:instrText>
            </w:r>
            <w:r w:rsidR="005D334F">
              <w:rPr>
                <w:noProof/>
                <w:webHidden/>
              </w:rPr>
            </w:r>
            <w:r w:rsidR="005D334F">
              <w:rPr>
                <w:noProof/>
                <w:webHidden/>
              </w:rPr>
              <w:fldChar w:fldCharType="separate"/>
            </w:r>
            <w:r w:rsidR="005D334F">
              <w:rPr>
                <w:noProof/>
                <w:webHidden/>
              </w:rPr>
              <w:t>1</w:t>
            </w:r>
            <w:r w:rsidR="005D334F">
              <w:rPr>
                <w:noProof/>
                <w:webHidden/>
              </w:rPr>
              <w:fldChar w:fldCharType="end"/>
            </w:r>
          </w:hyperlink>
        </w:p>
        <w:p w14:paraId="7284D107" w14:textId="542FD374"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38" w:history="1">
            <w:r w:rsidR="005D334F" w:rsidRPr="005D22F1">
              <w:rPr>
                <w:rStyle w:val="Hyperlink"/>
                <w:noProof/>
              </w:rPr>
              <w:t>1.1. giới thiệu</w:t>
            </w:r>
            <w:r w:rsidR="005D334F">
              <w:rPr>
                <w:noProof/>
                <w:webHidden/>
              </w:rPr>
              <w:tab/>
            </w:r>
            <w:r w:rsidR="005D334F">
              <w:rPr>
                <w:noProof/>
                <w:webHidden/>
              </w:rPr>
              <w:fldChar w:fldCharType="begin"/>
            </w:r>
            <w:r w:rsidR="005D334F">
              <w:rPr>
                <w:noProof/>
                <w:webHidden/>
              </w:rPr>
              <w:instrText xml:space="preserve"> PAGEREF _Toc164726738 \h </w:instrText>
            </w:r>
            <w:r w:rsidR="005D334F">
              <w:rPr>
                <w:noProof/>
                <w:webHidden/>
              </w:rPr>
            </w:r>
            <w:r w:rsidR="005D334F">
              <w:rPr>
                <w:noProof/>
                <w:webHidden/>
              </w:rPr>
              <w:fldChar w:fldCharType="separate"/>
            </w:r>
            <w:r w:rsidR="005D334F">
              <w:rPr>
                <w:noProof/>
                <w:webHidden/>
              </w:rPr>
              <w:t>1</w:t>
            </w:r>
            <w:r w:rsidR="005D334F">
              <w:rPr>
                <w:noProof/>
                <w:webHidden/>
              </w:rPr>
              <w:fldChar w:fldCharType="end"/>
            </w:r>
          </w:hyperlink>
        </w:p>
        <w:p w14:paraId="6C53DE65" w14:textId="0A7234AC"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39" w:history="1">
            <w:r w:rsidR="005D334F" w:rsidRPr="005D22F1">
              <w:rPr>
                <w:rStyle w:val="Hyperlink"/>
                <w:noProof/>
              </w:rPr>
              <w:t>1.2. mục tiêu đề tài</w:t>
            </w:r>
            <w:r w:rsidR="005D334F">
              <w:rPr>
                <w:noProof/>
                <w:webHidden/>
              </w:rPr>
              <w:tab/>
            </w:r>
            <w:r w:rsidR="005D334F">
              <w:rPr>
                <w:noProof/>
                <w:webHidden/>
              </w:rPr>
              <w:fldChar w:fldCharType="begin"/>
            </w:r>
            <w:r w:rsidR="005D334F">
              <w:rPr>
                <w:noProof/>
                <w:webHidden/>
              </w:rPr>
              <w:instrText xml:space="preserve"> PAGEREF _Toc164726739 \h </w:instrText>
            </w:r>
            <w:r w:rsidR="005D334F">
              <w:rPr>
                <w:noProof/>
                <w:webHidden/>
              </w:rPr>
            </w:r>
            <w:r w:rsidR="005D334F">
              <w:rPr>
                <w:noProof/>
                <w:webHidden/>
              </w:rPr>
              <w:fldChar w:fldCharType="separate"/>
            </w:r>
            <w:r w:rsidR="005D334F">
              <w:rPr>
                <w:noProof/>
                <w:webHidden/>
              </w:rPr>
              <w:t>1</w:t>
            </w:r>
            <w:r w:rsidR="005D334F">
              <w:rPr>
                <w:noProof/>
                <w:webHidden/>
              </w:rPr>
              <w:fldChar w:fldCharType="end"/>
            </w:r>
          </w:hyperlink>
        </w:p>
        <w:p w14:paraId="6887B569" w14:textId="2470B580"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40" w:history="1">
            <w:r w:rsidR="005D334F" w:rsidRPr="005D22F1">
              <w:rPr>
                <w:rStyle w:val="Hyperlink"/>
                <w:noProof/>
              </w:rPr>
              <w:t>1.3. GIỚI HẠN ĐỀ TÀI</w:t>
            </w:r>
            <w:r w:rsidR="005D334F">
              <w:rPr>
                <w:noProof/>
                <w:webHidden/>
              </w:rPr>
              <w:tab/>
            </w:r>
            <w:r w:rsidR="005D334F">
              <w:rPr>
                <w:noProof/>
                <w:webHidden/>
              </w:rPr>
              <w:fldChar w:fldCharType="begin"/>
            </w:r>
            <w:r w:rsidR="005D334F">
              <w:rPr>
                <w:noProof/>
                <w:webHidden/>
              </w:rPr>
              <w:instrText xml:space="preserve"> PAGEREF _Toc164726740 \h </w:instrText>
            </w:r>
            <w:r w:rsidR="005D334F">
              <w:rPr>
                <w:noProof/>
                <w:webHidden/>
              </w:rPr>
            </w:r>
            <w:r w:rsidR="005D334F">
              <w:rPr>
                <w:noProof/>
                <w:webHidden/>
              </w:rPr>
              <w:fldChar w:fldCharType="separate"/>
            </w:r>
            <w:r w:rsidR="005D334F">
              <w:rPr>
                <w:noProof/>
                <w:webHidden/>
              </w:rPr>
              <w:t>1</w:t>
            </w:r>
            <w:r w:rsidR="005D334F">
              <w:rPr>
                <w:noProof/>
                <w:webHidden/>
              </w:rPr>
              <w:fldChar w:fldCharType="end"/>
            </w:r>
          </w:hyperlink>
        </w:p>
        <w:p w14:paraId="39476C90" w14:textId="1CC5D6A2"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41" w:history="1">
            <w:r w:rsidR="005D334F" w:rsidRPr="005D22F1">
              <w:rPr>
                <w:rStyle w:val="Hyperlink"/>
                <w:noProof/>
              </w:rPr>
              <w:t>1.4. PHƯƠNG PHÁP NGHIÊN CỨU</w:t>
            </w:r>
            <w:r w:rsidR="005D334F">
              <w:rPr>
                <w:noProof/>
                <w:webHidden/>
              </w:rPr>
              <w:tab/>
            </w:r>
            <w:r w:rsidR="005D334F">
              <w:rPr>
                <w:noProof/>
                <w:webHidden/>
              </w:rPr>
              <w:fldChar w:fldCharType="begin"/>
            </w:r>
            <w:r w:rsidR="005D334F">
              <w:rPr>
                <w:noProof/>
                <w:webHidden/>
              </w:rPr>
              <w:instrText xml:space="preserve"> PAGEREF _Toc164726741 \h </w:instrText>
            </w:r>
            <w:r w:rsidR="005D334F">
              <w:rPr>
                <w:noProof/>
                <w:webHidden/>
              </w:rPr>
            </w:r>
            <w:r w:rsidR="005D334F">
              <w:rPr>
                <w:noProof/>
                <w:webHidden/>
              </w:rPr>
              <w:fldChar w:fldCharType="separate"/>
            </w:r>
            <w:r w:rsidR="005D334F">
              <w:rPr>
                <w:noProof/>
                <w:webHidden/>
              </w:rPr>
              <w:t>1</w:t>
            </w:r>
            <w:r w:rsidR="005D334F">
              <w:rPr>
                <w:noProof/>
                <w:webHidden/>
              </w:rPr>
              <w:fldChar w:fldCharType="end"/>
            </w:r>
          </w:hyperlink>
        </w:p>
        <w:p w14:paraId="041CADFA" w14:textId="5883ABEA"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42" w:history="1">
            <w:r w:rsidR="005D334F" w:rsidRPr="005D22F1">
              <w:rPr>
                <w:rStyle w:val="Hyperlink"/>
                <w:noProof/>
              </w:rPr>
              <w:t>1.5. ĐỐI TƯỢNG VÀ PHẠM VI NGHIÊN CỨU</w:t>
            </w:r>
            <w:r w:rsidR="005D334F">
              <w:rPr>
                <w:noProof/>
                <w:webHidden/>
              </w:rPr>
              <w:tab/>
            </w:r>
            <w:r w:rsidR="005D334F">
              <w:rPr>
                <w:noProof/>
                <w:webHidden/>
              </w:rPr>
              <w:fldChar w:fldCharType="begin"/>
            </w:r>
            <w:r w:rsidR="005D334F">
              <w:rPr>
                <w:noProof/>
                <w:webHidden/>
              </w:rPr>
              <w:instrText xml:space="preserve"> PAGEREF _Toc164726742 \h </w:instrText>
            </w:r>
            <w:r w:rsidR="005D334F">
              <w:rPr>
                <w:noProof/>
                <w:webHidden/>
              </w:rPr>
            </w:r>
            <w:r w:rsidR="005D334F">
              <w:rPr>
                <w:noProof/>
                <w:webHidden/>
              </w:rPr>
              <w:fldChar w:fldCharType="separate"/>
            </w:r>
            <w:r w:rsidR="005D334F">
              <w:rPr>
                <w:noProof/>
                <w:webHidden/>
              </w:rPr>
              <w:t>2</w:t>
            </w:r>
            <w:r w:rsidR="005D334F">
              <w:rPr>
                <w:noProof/>
                <w:webHidden/>
              </w:rPr>
              <w:fldChar w:fldCharType="end"/>
            </w:r>
          </w:hyperlink>
        </w:p>
        <w:p w14:paraId="5B4B053E" w14:textId="7BC8A8AB"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43" w:history="1">
            <w:r w:rsidR="005D334F" w:rsidRPr="005D22F1">
              <w:rPr>
                <w:rStyle w:val="Hyperlink"/>
                <w:noProof/>
              </w:rPr>
              <w:t>1.6. BỐ CỤC QUYỂN BÁO CÁO</w:t>
            </w:r>
            <w:r w:rsidR="005D334F">
              <w:rPr>
                <w:noProof/>
                <w:webHidden/>
              </w:rPr>
              <w:tab/>
            </w:r>
            <w:r w:rsidR="005D334F">
              <w:rPr>
                <w:noProof/>
                <w:webHidden/>
              </w:rPr>
              <w:fldChar w:fldCharType="begin"/>
            </w:r>
            <w:r w:rsidR="005D334F">
              <w:rPr>
                <w:noProof/>
                <w:webHidden/>
              </w:rPr>
              <w:instrText xml:space="preserve"> PAGEREF _Toc164726743 \h </w:instrText>
            </w:r>
            <w:r w:rsidR="005D334F">
              <w:rPr>
                <w:noProof/>
                <w:webHidden/>
              </w:rPr>
            </w:r>
            <w:r w:rsidR="005D334F">
              <w:rPr>
                <w:noProof/>
                <w:webHidden/>
              </w:rPr>
              <w:fldChar w:fldCharType="separate"/>
            </w:r>
            <w:r w:rsidR="005D334F">
              <w:rPr>
                <w:noProof/>
                <w:webHidden/>
              </w:rPr>
              <w:t>2</w:t>
            </w:r>
            <w:r w:rsidR="005D334F">
              <w:rPr>
                <w:noProof/>
                <w:webHidden/>
              </w:rPr>
              <w:fldChar w:fldCharType="end"/>
            </w:r>
          </w:hyperlink>
        </w:p>
        <w:p w14:paraId="681508EB" w14:textId="06063465" w:rsidR="005D334F" w:rsidRDefault="001C3A76" w:rsidP="00321A3B">
          <w:pPr>
            <w:pStyle w:val="TOC1"/>
            <w:tabs>
              <w:tab w:val="right" w:leader="dot" w:pos="9062"/>
            </w:tabs>
            <w:spacing w:line="276" w:lineRule="auto"/>
            <w:rPr>
              <w:rFonts w:asciiTheme="minorHAnsi" w:eastAsiaTheme="minorEastAsia" w:hAnsiTheme="minorHAnsi" w:cstheme="minorBidi"/>
              <w:b w:val="0"/>
              <w:bCs w:val="0"/>
              <w:caps w:val="0"/>
              <w:noProof/>
              <w:sz w:val="22"/>
              <w:szCs w:val="22"/>
            </w:rPr>
          </w:pPr>
          <w:hyperlink w:anchor="_Toc164726744" w:history="1">
            <w:r w:rsidR="005D334F" w:rsidRPr="005D22F1">
              <w:rPr>
                <w:rStyle w:val="Hyperlink"/>
                <w:noProof/>
              </w:rPr>
              <w:t>Chương 2: CƠ SỞ LÝ THUYẾT</w:t>
            </w:r>
            <w:r w:rsidR="005D334F">
              <w:rPr>
                <w:noProof/>
                <w:webHidden/>
              </w:rPr>
              <w:tab/>
            </w:r>
            <w:r w:rsidR="005D334F">
              <w:rPr>
                <w:noProof/>
                <w:webHidden/>
              </w:rPr>
              <w:fldChar w:fldCharType="begin"/>
            </w:r>
            <w:r w:rsidR="005D334F">
              <w:rPr>
                <w:noProof/>
                <w:webHidden/>
              </w:rPr>
              <w:instrText xml:space="preserve"> PAGEREF _Toc164726744 \h </w:instrText>
            </w:r>
            <w:r w:rsidR="005D334F">
              <w:rPr>
                <w:noProof/>
                <w:webHidden/>
              </w:rPr>
            </w:r>
            <w:r w:rsidR="005D334F">
              <w:rPr>
                <w:noProof/>
                <w:webHidden/>
              </w:rPr>
              <w:fldChar w:fldCharType="separate"/>
            </w:r>
            <w:r w:rsidR="005D334F">
              <w:rPr>
                <w:noProof/>
                <w:webHidden/>
              </w:rPr>
              <w:t>3</w:t>
            </w:r>
            <w:r w:rsidR="005D334F">
              <w:rPr>
                <w:noProof/>
                <w:webHidden/>
              </w:rPr>
              <w:fldChar w:fldCharType="end"/>
            </w:r>
          </w:hyperlink>
        </w:p>
        <w:p w14:paraId="0A0400B5" w14:textId="768E33D7"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45" w:history="1">
            <w:r w:rsidR="005D334F" w:rsidRPr="005D22F1">
              <w:rPr>
                <w:rStyle w:val="Hyperlink"/>
                <w:noProof/>
              </w:rPr>
              <w:t>2.1. Giới thiệu về sinh trắc học</w:t>
            </w:r>
            <w:r w:rsidR="005D334F">
              <w:rPr>
                <w:noProof/>
                <w:webHidden/>
              </w:rPr>
              <w:tab/>
            </w:r>
            <w:r w:rsidR="005D334F">
              <w:rPr>
                <w:noProof/>
                <w:webHidden/>
              </w:rPr>
              <w:fldChar w:fldCharType="begin"/>
            </w:r>
            <w:r w:rsidR="005D334F">
              <w:rPr>
                <w:noProof/>
                <w:webHidden/>
              </w:rPr>
              <w:instrText xml:space="preserve"> PAGEREF _Toc164726745 \h </w:instrText>
            </w:r>
            <w:r w:rsidR="005D334F">
              <w:rPr>
                <w:noProof/>
                <w:webHidden/>
              </w:rPr>
            </w:r>
            <w:r w:rsidR="005D334F">
              <w:rPr>
                <w:noProof/>
                <w:webHidden/>
              </w:rPr>
              <w:fldChar w:fldCharType="separate"/>
            </w:r>
            <w:r w:rsidR="005D334F">
              <w:rPr>
                <w:noProof/>
                <w:webHidden/>
              </w:rPr>
              <w:t>3</w:t>
            </w:r>
            <w:r w:rsidR="005D334F">
              <w:rPr>
                <w:noProof/>
                <w:webHidden/>
              </w:rPr>
              <w:fldChar w:fldCharType="end"/>
            </w:r>
          </w:hyperlink>
        </w:p>
        <w:p w14:paraId="569BD15B" w14:textId="04D83026"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46" w:history="1">
            <w:r w:rsidR="005D334F" w:rsidRPr="005D22F1">
              <w:rPr>
                <w:rStyle w:val="Hyperlink"/>
                <w:noProof/>
              </w:rPr>
              <w:t>2.2. Hệ thống sinh trắc học</w:t>
            </w:r>
            <w:r w:rsidR="005D334F">
              <w:rPr>
                <w:noProof/>
                <w:webHidden/>
              </w:rPr>
              <w:tab/>
            </w:r>
            <w:r w:rsidR="005D334F">
              <w:rPr>
                <w:noProof/>
                <w:webHidden/>
              </w:rPr>
              <w:fldChar w:fldCharType="begin"/>
            </w:r>
            <w:r w:rsidR="005D334F">
              <w:rPr>
                <w:noProof/>
                <w:webHidden/>
              </w:rPr>
              <w:instrText xml:space="preserve"> PAGEREF _Toc164726746 \h </w:instrText>
            </w:r>
            <w:r w:rsidR="005D334F">
              <w:rPr>
                <w:noProof/>
                <w:webHidden/>
              </w:rPr>
            </w:r>
            <w:r w:rsidR="005D334F">
              <w:rPr>
                <w:noProof/>
                <w:webHidden/>
              </w:rPr>
              <w:fldChar w:fldCharType="separate"/>
            </w:r>
            <w:r w:rsidR="005D334F">
              <w:rPr>
                <w:noProof/>
                <w:webHidden/>
              </w:rPr>
              <w:t>3</w:t>
            </w:r>
            <w:r w:rsidR="005D334F">
              <w:rPr>
                <w:noProof/>
                <w:webHidden/>
              </w:rPr>
              <w:fldChar w:fldCharType="end"/>
            </w:r>
          </w:hyperlink>
        </w:p>
        <w:p w14:paraId="32BB7357" w14:textId="0BEC10E5"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47" w:history="1">
            <w:r w:rsidR="005D334F" w:rsidRPr="005D22F1">
              <w:rPr>
                <w:rStyle w:val="Hyperlink"/>
                <w:noProof/>
              </w:rPr>
              <w:t>2.2.1. Khái quát về hệ thống sinh trắc học</w:t>
            </w:r>
            <w:r w:rsidR="005D334F">
              <w:rPr>
                <w:noProof/>
                <w:webHidden/>
              </w:rPr>
              <w:tab/>
            </w:r>
            <w:r w:rsidR="005D334F">
              <w:rPr>
                <w:noProof/>
                <w:webHidden/>
              </w:rPr>
              <w:fldChar w:fldCharType="begin"/>
            </w:r>
            <w:r w:rsidR="005D334F">
              <w:rPr>
                <w:noProof/>
                <w:webHidden/>
              </w:rPr>
              <w:instrText xml:space="preserve"> PAGEREF _Toc164726747 \h </w:instrText>
            </w:r>
            <w:r w:rsidR="005D334F">
              <w:rPr>
                <w:noProof/>
                <w:webHidden/>
              </w:rPr>
            </w:r>
            <w:r w:rsidR="005D334F">
              <w:rPr>
                <w:noProof/>
                <w:webHidden/>
              </w:rPr>
              <w:fldChar w:fldCharType="separate"/>
            </w:r>
            <w:r w:rsidR="005D334F">
              <w:rPr>
                <w:noProof/>
                <w:webHidden/>
              </w:rPr>
              <w:t>3</w:t>
            </w:r>
            <w:r w:rsidR="005D334F">
              <w:rPr>
                <w:noProof/>
                <w:webHidden/>
              </w:rPr>
              <w:fldChar w:fldCharType="end"/>
            </w:r>
          </w:hyperlink>
        </w:p>
        <w:p w14:paraId="5C449DEE" w14:textId="0B8BD332"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48" w:history="1">
            <w:r w:rsidR="005D334F" w:rsidRPr="005D22F1">
              <w:rPr>
                <w:rStyle w:val="Hyperlink"/>
                <w:noProof/>
              </w:rPr>
              <w:t>2.2.2. Các đặc điểm của hệ thống sinh trắc học</w:t>
            </w:r>
            <w:r w:rsidR="005D334F">
              <w:rPr>
                <w:noProof/>
                <w:webHidden/>
              </w:rPr>
              <w:tab/>
            </w:r>
            <w:r w:rsidR="005D334F">
              <w:rPr>
                <w:noProof/>
                <w:webHidden/>
              </w:rPr>
              <w:fldChar w:fldCharType="begin"/>
            </w:r>
            <w:r w:rsidR="005D334F">
              <w:rPr>
                <w:noProof/>
                <w:webHidden/>
              </w:rPr>
              <w:instrText xml:space="preserve"> PAGEREF _Toc164726748 \h </w:instrText>
            </w:r>
            <w:r w:rsidR="005D334F">
              <w:rPr>
                <w:noProof/>
                <w:webHidden/>
              </w:rPr>
            </w:r>
            <w:r w:rsidR="005D334F">
              <w:rPr>
                <w:noProof/>
                <w:webHidden/>
              </w:rPr>
              <w:fldChar w:fldCharType="separate"/>
            </w:r>
            <w:r w:rsidR="005D334F">
              <w:rPr>
                <w:noProof/>
                <w:webHidden/>
              </w:rPr>
              <w:t>5</w:t>
            </w:r>
            <w:r w:rsidR="005D334F">
              <w:rPr>
                <w:noProof/>
                <w:webHidden/>
              </w:rPr>
              <w:fldChar w:fldCharType="end"/>
            </w:r>
          </w:hyperlink>
        </w:p>
        <w:p w14:paraId="4F6B9EAF" w14:textId="2C16BBA7"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49" w:history="1">
            <w:r w:rsidR="005D334F" w:rsidRPr="005D22F1">
              <w:rPr>
                <w:rStyle w:val="Hyperlink"/>
                <w:noProof/>
              </w:rPr>
              <w:t>2.3. Đánh giá hiệu năng và chất lượng hoạt động của hệ sinh trắc học</w:t>
            </w:r>
            <w:r w:rsidR="005D334F">
              <w:rPr>
                <w:noProof/>
                <w:webHidden/>
              </w:rPr>
              <w:tab/>
            </w:r>
            <w:r w:rsidR="005D334F">
              <w:rPr>
                <w:noProof/>
                <w:webHidden/>
              </w:rPr>
              <w:fldChar w:fldCharType="begin"/>
            </w:r>
            <w:r w:rsidR="005D334F">
              <w:rPr>
                <w:noProof/>
                <w:webHidden/>
              </w:rPr>
              <w:instrText xml:space="preserve"> PAGEREF _Toc164726749 \h </w:instrText>
            </w:r>
            <w:r w:rsidR="005D334F">
              <w:rPr>
                <w:noProof/>
                <w:webHidden/>
              </w:rPr>
            </w:r>
            <w:r w:rsidR="005D334F">
              <w:rPr>
                <w:noProof/>
                <w:webHidden/>
              </w:rPr>
              <w:fldChar w:fldCharType="separate"/>
            </w:r>
            <w:r w:rsidR="005D334F">
              <w:rPr>
                <w:noProof/>
                <w:webHidden/>
              </w:rPr>
              <w:t>9</w:t>
            </w:r>
            <w:r w:rsidR="005D334F">
              <w:rPr>
                <w:noProof/>
                <w:webHidden/>
              </w:rPr>
              <w:fldChar w:fldCharType="end"/>
            </w:r>
          </w:hyperlink>
        </w:p>
        <w:p w14:paraId="6EB376A3" w14:textId="2D6BECA6"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0" w:history="1">
            <w:r w:rsidR="005D334F" w:rsidRPr="005D22F1">
              <w:rPr>
                <w:rStyle w:val="Hyperlink"/>
                <w:noProof/>
              </w:rPr>
              <w:t>2.3.1. Vấn đề lỗi trong hoạt động của hệ sinh trắc</w:t>
            </w:r>
            <w:r w:rsidR="005D334F">
              <w:rPr>
                <w:noProof/>
                <w:webHidden/>
              </w:rPr>
              <w:tab/>
            </w:r>
            <w:r w:rsidR="005D334F">
              <w:rPr>
                <w:noProof/>
                <w:webHidden/>
              </w:rPr>
              <w:fldChar w:fldCharType="begin"/>
            </w:r>
            <w:r w:rsidR="005D334F">
              <w:rPr>
                <w:noProof/>
                <w:webHidden/>
              </w:rPr>
              <w:instrText xml:space="preserve"> PAGEREF _Toc164726750 \h </w:instrText>
            </w:r>
            <w:r w:rsidR="005D334F">
              <w:rPr>
                <w:noProof/>
                <w:webHidden/>
              </w:rPr>
            </w:r>
            <w:r w:rsidR="005D334F">
              <w:rPr>
                <w:noProof/>
                <w:webHidden/>
              </w:rPr>
              <w:fldChar w:fldCharType="separate"/>
            </w:r>
            <w:r w:rsidR="005D334F">
              <w:rPr>
                <w:noProof/>
                <w:webHidden/>
              </w:rPr>
              <w:t>9</w:t>
            </w:r>
            <w:r w:rsidR="005D334F">
              <w:rPr>
                <w:noProof/>
                <w:webHidden/>
              </w:rPr>
              <w:fldChar w:fldCharType="end"/>
            </w:r>
          </w:hyperlink>
        </w:p>
        <w:p w14:paraId="75DB4DF6" w14:textId="1191E258"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1" w:history="1">
            <w:r w:rsidR="005D334F" w:rsidRPr="005D22F1">
              <w:rPr>
                <w:rStyle w:val="Hyperlink"/>
                <w:noProof/>
              </w:rPr>
              <w:t>2.3.2. Các tham số đánh giá chất lượng</w:t>
            </w:r>
            <w:r w:rsidR="005D334F">
              <w:rPr>
                <w:noProof/>
                <w:webHidden/>
              </w:rPr>
              <w:tab/>
            </w:r>
            <w:r w:rsidR="005D334F">
              <w:rPr>
                <w:noProof/>
                <w:webHidden/>
              </w:rPr>
              <w:fldChar w:fldCharType="begin"/>
            </w:r>
            <w:r w:rsidR="005D334F">
              <w:rPr>
                <w:noProof/>
                <w:webHidden/>
              </w:rPr>
              <w:instrText xml:space="preserve"> PAGEREF _Toc164726751 \h </w:instrText>
            </w:r>
            <w:r w:rsidR="005D334F">
              <w:rPr>
                <w:noProof/>
                <w:webHidden/>
              </w:rPr>
            </w:r>
            <w:r w:rsidR="005D334F">
              <w:rPr>
                <w:noProof/>
                <w:webHidden/>
              </w:rPr>
              <w:fldChar w:fldCharType="separate"/>
            </w:r>
            <w:r w:rsidR="005D334F">
              <w:rPr>
                <w:noProof/>
                <w:webHidden/>
              </w:rPr>
              <w:t>9</w:t>
            </w:r>
            <w:r w:rsidR="005D334F">
              <w:rPr>
                <w:noProof/>
                <w:webHidden/>
              </w:rPr>
              <w:fldChar w:fldCharType="end"/>
            </w:r>
          </w:hyperlink>
        </w:p>
        <w:p w14:paraId="794AD538" w14:textId="673BE9E6"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52" w:history="1">
            <w:r w:rsidR="005D334F" w:rsidRPr="005D22F1">
              <w:rPr>
                <w:rStyle w:val="Hyperlink"/>
                <w:noProof/>
              </w:rPr>
              <w:t xml:space="preserve">2.4 </w:t>
            </w:r>
            <w:r w:rsidR="005D334F" w:rsidRPr="005D22F1">
              <w:rPr>
                <w:rStyle w:val="Hyperlink"/>
                <w:bCs/>
                <w:caps/>
                <w:noProof/>
              </w:rPr>
              <w:t>Nghiên cứu các mô hình sinh trắc</w:t>
            </w:r>
            <w:r w:rsidR="005D334F">
              <w:rPr>
                <w:noProof/>
                <w:webHidden/>
              </w:rPr>
              <w:tab/>
            </w:r>
            <w:r w:rsidR="005D334F">
              <w:rPr>
                <w:noProof/>
                <w:webHidden/>
              </w:rPr>
              <w:fldChar w:fldCharType="begin"/>
            </w:r>
            <w:r w:rsidR="005D334F">
              <w:rPr>
                <w:noProof/>
                <w:webHidden/>
              </w:rPr>
              <w:instrText xml:space="preserve"> PAGEREF _Toc164726752 \h </w:instrText>
            </w:r>
            <w:r w:rsidR="005D334F">
              <w:rPr>
                <w:noProof/>
                <w:webHidden/>
              </w:rPr>
            </w:r>
            <w:r w:rsidR="005D334F">
              <w:rPr>
                <w:noProof/>
                <w:webHidden/>
              </w:rPr>
              <w:fldChar w:fldCharType="separate"/>
            </w:r>
            <w:r w:rsidR="005D334F">
              <w:rPr>
                <w:noProof/>
                <w:webHidden/>
              </w:rPr>
              <w:t>10</w:t>
            </w:r>
            <w:r w:rsidR="005D334F">
              <w:rPr>
                <w:noProof/>
                <w:webHidden/>
              </w:rPr>
              <w:fldChar w:fldCharType="end"/>
            </w:r>
          </w:hyperlink>
        </w:p>
        <w:p w14:paraId="46E2B31D" w14:textId="605DA90B"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3" w:history="1">
            <w:r w:rsidR="005D334F" w:rsidRPr="005D22F1">
              <w:rPr>
                <w:rStyle w:val="Hyperlink"/>
                <w:noProof/>
              </w:rPr>
              <w:t>2.4.1 Nhận dạng khuôn mặt</w:t>
            </w:r>
            <w:r w:rsidR="005D334F">
              <w:rPr>
                <w:noProof/>
                <w:webHidden/>
              </w:rPr>
              <w:tab/>
            </w:r>
            <w:r w:rsidR="005D334F">
              <w:rPr>
                <w:noProof/>
                <w:webHidden/>
              </w:rPr>
              <w:fldChar w:fldCharType="begin"/>
            </w:r>
            <w:r w:rsidR="005D334F">
              <w:rPr>
                <w:noProof/>
                <w:webHidden/>
              </w:rPr>
              <w:instrText xml:space="preserve"> PAGEREF _Toc164726753 \h </w:instrText>
            </w:r>
            <w:r w:rsidR="005D334F">
              <w:rPr>
                <w:noProof/>
                <w:webHidden/>
              </w:rPr>
            </w:r>
            <w:r w:rsidR="005D334F">
              <w:rPr>
                <w:noProof/>
                <w:webHidden/>
              </w:rPr>
              <w:fldChar w:fldCharType="separate"/>
            </w:r>
            <w:r w:rsidR="005D334F">
              <w:rPr>
                <w:noProof/>
                <w:webHidden/>
              </w:rPr>
              <w:t>10</w:t>
            </w:r>
            <w:r w:rsidR="005D334F">
              <w:rPr>
                <w:noProof/>
                <w:webHidden/>
              </w:rPr>
              <w:fldChar w:fldCharType="end"/>
            </w:r>
          </w:hyperlink>
        </w:p>
        <w:p w14:paraId="01FE3D6D" w14:textId="4D053811"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4" w:history="1">
            <w:r w:rsidR="005D334F" w:rsidRPr="005D22F1">
              <w:rPr>
                <w:rStyle w:val="Hyperlink"/>
                <w:noProof/>
              </w:rPr>
              <w:t>2.4.2 Nhận dạng vân tay</w:t>
            </w:r>
            <w:r w:rsidR="005D334F">
              <w:rPr>
                <w:noProof/>
                <w:webHidden/>
              </w:rPr>
              <w:tab/>
            </w:r>
            <w:r w:rsidR="005D334F">
              <w:rPr>
                <w:noProof/>
                <w:webHidden/>
              </w:rPr>
              <w:fldChar w:fldCharType="begin"/>
            </w:r>
            <w:r w:rsidR="005D334F">
              <w:rPr>
                <w:noProof/>
                <w:webHidden/>
              </w:rPr>
              <w:instrText xml:space="preserve"> PAGEREF _Toc164726754 \h </w:instrText>
            </w:r>
            <w:r w:rsidR="005D334F">
              <w:rPr>
                <w:noProof/>
                <w:webHidden/>
              </w:rPr>
            </w:r>
            <w:r w:rsidR="005D334F">
              <w:rPr>
                <w:noProof/>
                <w:webHidden/>
              </w:rPr>
              <w:fldChar w:fldCharType="separate"/>
            </w:r>
            <w:r w:rsidR="005D334F">
              <w:rPr>
                <w:noProof/>
                <w:webHidden/>
              </w:rPr>
              <w:t>12</w:t>
            </w:r>
            <w:r w:rsidR="005D334F">
              <w:rPr>
                <w:noProof/>
                <w:webHidden/>
              </w:rPr>
              <w:fldChar w:fldCharType="end"/>
            </w:r>
          </w:hyperlink>
        </w:p>
        <w:p w14:paraId="11872291" w14:textId="712F55BD"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55" w:history="1">
            <w:r w:rsidR="005D334F" w:rsidRPr="005D22F1">
              <w:rPr>
                <w:rStyle w:val="Hyperlink"/>
                <w:rFonts w:eastAsiaTheme="minorHAnsi"/>
                <w:noProof/>
                <w:lang w:eastAsia="zh-CN"/>
              </w:rPr>
              <w:t>2.5 Nghiên cứu các mô hình sinh trắc học đa nhân tố</w:t>
            </w:r>
            <w:r w:rsidR="005D334F">
              <w:rPr>
                <w:noProof/>
                <w:webHidden/>
              </w:rPr>
              <w:tab/>
            </w:r>
            <w:r w:rsidR="005D334F">
              <w:rPr>
                <w:noProof/>
                <w:webHidden/>
              </w:rPr>
              <w:fldChar w:fldCharType="begin"/>
            </w:r>
            <w:r w:rsidR="005D334F">
              <w:rPr>
                <w:noProof/>
                <w:webHidden/>
              </w:rPr>
              <w:instrText xml:space="preserve"> PAGEREF _Toc164726755 \h </w:instrText>
            </w:r>
            <w:r w:rsidR="005D334F">
              <w:rPr>
                <w:noProof/>
                <w:webHidden/>
              </w:rPr>
            </w:r>
            <w:r w:rsidR="005D334F">
              <w:rPr>
                <w:noProof/>
                <w:webHidden/>
              </w:rPr>
              <w:fldChar w:fldCharType="separate"/>
            </w:r>
            <w:r w:rsidR="005D334F">
              <w:rPr>
                <w:noProof/>
                <w:webHidden/>
              </w:rPr>
              <w:t>14</w:t>
            </w:r>
            <w:r w:rsidR="005D334F">
              <w:rPr>
                <w:noProof/>
                <w:webHidden/>
              </w:rPr>
              <w:fldChar w:fldCharType="end"/>
            </w:r>
          </w:hyperlink>
        </w:p>
        <w:p w14:paraId="0845CF5A" w14:textId="4EC4E1A5"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6" w:history="1">
            <w:r w:rsidR="005D334F" w:rsidRPr="005D22F1">
              <w:rPr>
                <w:rStyle w:val="Hyperlink"/>
                <w:rFonts w:eastAsiaTheme="minorHAnsi"/>
                <w:noProof/>
                <w:lang w:eastAsia="zh-CN"/>
              </w:rPr>
              <w:t xml:space="preserve">2.5.1 </w:t>
            </w:r>
            <w:r w:rsidR="005D334F" w:rsidRPr="005D22F1">
              <w:rPr>
                <w:rStyle w:val="Hyperlink"/>
                <w:noProof/>
                <w:lang w:val="en-GB" w:eastAsia="en-GB"/>
              </w:rPr>
              <w:t>Mô hình xác thực sinh trắc học đa nhân tố kết hợp mức đặc trưng</w:t>
            </w:r>
            <w:r w:rsidR="005D334F">
              <w:rPr>
                <w:noProof/>
                <w:webHidden/>
              </w:rPr>
              <w:tab/>
            </w:r>
            <w:r w:rsidR="005D334F">
              <w:rPr>
                <w:noProof/>
                <w:webHidden/>
              </w:rPr>
              <w:fldChar w:fldCharType="begin"/>
            </w:r>
            <w:r w:rsidR="005D334F">
              <w:rPr>
                <w:noProof/>
                <w:webHidden/>
              </w:rPr>
              <w:instrText xml:space="preserve"> PAGEREF _Toc164726756 \h </w:instrText>
            </w:r>
            <w:r w:rsidR="005D334F">
              <w:rPr>
                <w:noProof/>
                <w:webHidden/>
              </w:rPr>
            </w:r>
            <w:r w:rsidR="005D334F">
              <w:rPr>
                <w:noProof/>
                <w:webHidden/>
              </w:rPr>
              <w:fldChar w:fldCharType="separate"/>
            </w:r>
            <w:r w:rsidR="005D334F">
              <w:rPr>
                <w:noProof/>
                <w:webHidden/>
              </w:rPr>
              <w:t>14</w:t>
            </w:r>
            <w:r w:rsidR="005D334F">
              <w:rPr>
                <w:noProof/>
                <w:webHidden/>
              </w:rPr>
              <w:fldChar w:fldCharType="end"/>
            </w:r>
          </w:hyperlink>
        </w:p>
        <w:p w14:paraId="79305C6D" w14:textId="52662490"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7" w:history="1">
            <w:r w:rsidR="005D334F" w:rsidRPr="005D22F1">
              <w:rPr>
                <w:rStyle w:val="Hyperlink"/>
                <w:noProof/>
                <w:lang w:val="en-GB" w:eastAsia="en-GB"/>
              </w:rPr>
              <w:t>2.5.2 Mô hình xác thực sinh trắc học đa nhân tố kết hợp mức điểm số</w:t>
            </w:r>
            <w:r w:rsidR="005D334F">
              <w:rPr>
                <w:noProof/>
                <w:webHidden/>
              </w:rPr>
              <w:tab/>
            </w:r>
            <w:r w:rsidR="005D334F">
              <w:rPr>
                <w:noProof/>
                <w:webHidden/>
              </w:rPr>
              <w:fldChar w:fldCharType="begin"/>
            </w:r>
            <w:r w:rsidR="005D334F">
              <w:rPr>
                <w:noProof/>
                <w:webHidden/>
              </w:rPr>
              <w:instrText xml:space="preserve"> PAGEREF _Toc164726757 \h </w:instrText>
            </w:r>
            <w:r w:rsidR="005D334F">
              <w:rPr>
                <w:noProof/>
                <w:webHidden/>
              </w:rPr>
            </w:r>
            <w:r w:rsidR="005D334F">
              <w:rPr>
                <w:noProof/>
                <w:webHidden/>
              </w:rPr>
              <w:fldChar w:fldCharType="separate"/>
            </w:r>
            <w:r w:rsidR="005D334F">
              <w:rPr>
                <w:noProof/>
                <w:webHidden/>
              </w:rPr>
              <w:t>15</w:t>
            </w:r>
            <w:r w:rsidR="005D334F">
              <w:rPr>
                <w:noProof/>
                <w:webHidden/>
              </w:rPr>
              <w:fldChar w:fldCharType="end"/>
            </w:r>
          </w:hyperlink>
        </w:p>
        <w:p w14:paraId="4F56AC4C" w14:textId="14D98754"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8" w:history="1">
            <w:r w:rsidR="005D334F" w:rsidRPr="005D22F1">
              <w:rPr>
                <w:rStyle w:val="Hyperlink"/>
                <w:noProof/>
                <w:lang w:val="en-GB" w:eastAsia="en-GB"/>
              </w:rPr>
              <w:t>2.5.3 Mô hình xác thực sinh trắc học đa nhân tố kết hợp mức quyết định</w:t>
            </w:r>
            <w:r w:rsidR="005D334F">
              <w:rPr>
                <w:noProof/>
                <w:webHidden/>
              </w:rPr>
              <w:tab/>
            </w:r>
            <w:r w:rsidR="005D334F">
              <w:rPr>
                <w:noProof/>
                <w:webHidden/>
              </w:rPr>
              <w:fldChar w:fldCharType="begin"/>
            </w:r>
            <w:r w:rsidR="005D334F">
              <w:rPr>
                <w:noProof/>
                <w:webHidden/>
              </w:rPr>
              <w:instrText xml:space="preserve"> PAGEREF _Toc164726758 \h </w:instrText>
            </w:r>
            <w:r w:rsidR="005D334F">
              <w:rPr>
                <w:noProof/>
                <w:webHidden/>
              </w:rPr>
            </w:r>
            <w:r w:rsidR="005D334F">
              <w:rPr>
                <w:noProof/>
                <w:webHidden/>
              </w:rPr>
              <w:fldChar w:fldCharType="separate"/>
            </w:r>
            <w:r w:rsidR="005D334F">
              <w:rPr>
                <w:noProof/>
                <w:webHidden/>
              </w:rPr>
              <w:t>15</w:t>
            </w:r>
            <w:r w:rsidR="005D334F">
              <w:rPr>
                <w:noProof/>
                <w:webHidden/>
              </w:rPr>
              <w:fldChar w:fldCharType="end"/>
            </w:r>
          </w:hyperlink>
        </w:p>
        <w:p w14:paraId="4B1CAC43" w14:textId="3E476F8D"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59" w:history="1">
            <w:r w:rsidR="005D334F" w:rsidRPr="005D22F1">
              <w:rPr>
                <w:rStyle w:val="Hyperlink"/>
                <w:noProof/>
                <w:lang w:val="en-GB" w:eastAsia="en-GB"/>
              </w:rPr>
              <w:t>2.5.4 Ưu điểm mô hình xác thực sinh trắc học đa nhân tố</w:t>
            </w:r>
            <w:r w:rsidR="005D334F">
              <w:rPr>
                <w:noProof/>
                <w:webHidden/>
              </w:rPr>
              <w:tab/>
            </w:r>
            <w:r w:rsidR="005D334F">
              <w:rPr>
                <w:noProof/>
                <w:webHidden/>
              </w:rPr>
              <w:fldChar w:fldCharType="begin"/>
            </w:r>
            <w:r w:rsidR="005D334F">
              <w:rPr>
                <w:noProof/>
                <w:webHidden/>
              </w:rPr>
              <w:instrText xml:space="preserve"> PAGEREF _Toc164726759 \h </w:instrText>
            </w:r>
            <w:r w:rsidR="005D334F">
              <w:rPr>
                <w:noProof/>
                <w:webHidden/>
              </w:rPr>
            </w:r>
            <w:r w:rsidR="005D334F">
              <w:rPr>
                <w:noProof/>
                <w:webHidden/>
              </w:rPr>
              <w:fldChar w:fldCharType="separate"/>
            </w:r>
            <w:r w:rsidR="005D334F">
              <w:rPr>
                <w:noProof/>
                <w:webHidden/>
              </w:rPr>
              <w:t>16</w:t>
            </w:r>
            <w:r w:rsidR="005D334F">
              <w:rPr>
                <w:noProof/>
                <w:webHidden/>
              </w:rPr>
              <w:fldChar w:fldCharType="end"/>
            </w:r>
          </w:hyperlink>
        </w:p>
        <w:p w14:paraId="26095936" w14:textId="2FC744FA" w:rsidR="005D334F" w:rsidRDefault="001C3A76" w:rsidP="00321A3B">
          <w:pPr>
            <w:pStyle w:val="TOC1"/>
            <w:tabs>
              <w:tab w:val="right" w:leader="dot" w:pos="9062"/>
            </w:tabs>
            <w:spacing w:line="276" w:lineRule="auto"/>
            <w:rPr>
              <w:rFonts w:asciiTheme="minorHAnsi" w:eastAsiaTheme="minorEastAsia" w:hAnsiTheme="minorHAnsi" w:cstheme="minorBidi"/>
              <w:b w:val="0"/>
              <w:bCs w:val="0"/>
              <w:caps w:val="0"/>
              <w:noProof/>
              <w:sz w:val="22"/>
              <w:szCs w:val="22"/>
            </w:rPr>
          </w:pPr>
          <w:hyperlink w:anchor="_Toc164726760" w:history="1">
            <w:r w:rsidR="005D334F" w:rsidRPr="005D22F1">
              <w:rPr>
                <w:rStyle w:val="Hyperlink"/>
                <w:noProof/>
              </w:rPr>
              <w:t>Chương 3: xây dựng chương trình</w:t>
            </w:r>
            <w:r w:rsidR="005D334F">
              <w:rPr>
                <w:noProof/>
                <w:webHidden/>
              </w:rPr>
              <w:tab/>
            </w:r>
            <w:r w:rsidR="005D334F">
              <w:rPr>
                <w:noProof/>
                <w:webHidden/>
              </w:rPr>
              <w:fldChar w:fldCharType="begin"/>
            </w:r>
            <w:r w:rsidR="005D334F">
              <w:rPr>
                <w:noProof/>
                <w:webHidden/>
              </w:rPr>
              <w:instrText xml:space="preserve"> PAGEREF _Toc164726760 \h </w:instrText>
            </w:r>
            <w:r w:rsidR="005D334F">
              <w:rPr>
                <w:noProof/>
                <w:webHidden/>
              </w:rPr>
            </w:r>
            <w:r w:rsidR="005D334F">
              <w:rPr>
                <w:noProof/>
                <w:webHidden/>
              </w:rPr>
              <w:fldChar w:fldCharType="separate"/>
            </w:r>
            <w:r w:rsidR="005D334F">
              <w:rPr>
                <w:noProof/>
                <w:webHidden/>
              </w:rPr>
              <w:t>18</w:t>
            </w:r>
            <w:r w:rsidR="005D334F">
              <w:rPr>
                <w:noProof/>
                <w:webHidden/>
              </w:rPr>
              <w:fldChar w:fldCharType="end"/>
            </w:r>
          </w:hyperlink>
        </w:p>
        <w:p w14:paraId="4FB04269" w14:textId="562B47CC"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61" w:history="1">
            <w:r w:rsidR="005D334F" w:rsidRPr="005D22F1">
              <w:rPr>
                <w:rStyle w:val="Hyperlink"/>
                <w:noProof/>
              </w:rPr>
              <w:t>3.1. xây dựng mô hình</w:t>
            </w:r>
            <w:r w:rsidR="005D334F">
              <w:rPr>
                <w:noProof/>
                <w:webHidden/>
              </w:rPr>
              <w:tab/>
            </w:r>
            <w:r w:rsidR="005D334F">
              <w:rPr>
                <w:noProof/>
                <w:webHidden/>
              </w:rPr>
              <w:fldChar w:fldCharType="begin"/>
            </w:r>
            <w:r w:rsidR="005D334F">
              <w:rPr>
                <w:noProof/>
                <w:webHidden/>
              </w:rPr>
              <w:instrText xml:space="preserve"> PAGEREF _Toc164726761 \h </w:instrText>
            </w:r>
            <w:r w:rsidR="005D334F">
              <w:rPr>
                <w:noProof/>
                <w:webHidden/>
              </w:rPr>
            </w:r>
            <w:r w:rsidR="005D334F">
              <w:rPr>
                <w:noProof/>
                <w:webHidden/>
              </w:rPr>
              <w:fldChar w:fldCharType="separate"/>
            </w:r>
            <w:r w:rsidR="005D334F">
              <w:rPr>
                <w:noProof/>
                <w:webHidden/>
              </w:rPr>
              <w:t>18</w:t>
            </w:r>
            <w:r w:rsidR="005D334F">
              <w:rPr>
                <w:noProof/>
                <w:webHidden/>
              </w:rPr>
              <w:fldChar w:fldCharType="end"/>
            </w:r>
          </w:hyperlink>
        </w:p>
        <w:p w14:paraId="37F08F29" w14:textId="17836149"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62" w:history="1">
            <w:r w:rsidR="005D334F" w:rsidRPr="005D22F1">
              <w:rPr>
                <w:rStyle w:val="Hyperlink"/>
                <w:noProof/>
              </w:rPr>
              <w:t>3.2. Các bước thực hiện</w:t>
            </w:r>
            <w:r w:rsidR="005D334F">
              <w:rPr>
                <w:noProof/>
                <w:webHidden/>
              </w:rPr>
              <w:tab/>
            </w:r>
            <w:r w:rsidR="005D334F">
              <w:rPr>
                <w:noProof/>
                <w:webHidden/>
              </w:rPr>
              <w:fldChar w:fldCharType="begin"/>
            </w:r>
            <w:r w:rsidR="005D334F">
              <w:rPr>
                <w:noProof/>
                <w:webHidden/>
              </w:rPr>
              <w:instrText xml:space="preserve"> PAGEREF _Toc164726762 \h </w:instrText>
            </w:r>
            <w:r w:rsidR="005D334F">
              <w:rPr>
                <w:noProof/>
                <w:webHidden/>
              </w:rPr>
            </w:r>
            <w:r w:rsidR="005D334F">
              <w:rPr>
                <w:noProof/>
                <w:webHidden/>
              </w:rPr>
              <w:fldChar w:fldCharType="separate"/>
            </w:r>
            <w:r w:rsidR="005D334F">
              <w:rPr>
                <w:noProof/>
                <w:webHidden/>
              </w:rPr>
              <w:t>18</w:t>
            </w:r>
            <w:r w:rsidR="005D334F">
              <w:rPr>
                <w:noProof/>
                <w:webHidden/>
              </w:rPr>
              <w:fldChar w:fldCharType="end"/>
            </w:r>
          </w:hyperlink>
        </w:p>
        <w:p w14:paraId="22B0E9A5" w14:textId="16B49CA1"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63" w:history="1">
            <w:r w:rsidR="005D334F" w:rsidRPr="005D22F1">
              <w:rPr>
                <w:rStyle w:val="Hyperlink"/>
                <w:noProof/>
              </w:rPr>
              <w:t>3.2.1. Tạo tập dữ liệu</w:t>
            </w:r>
            <w:r w:rsidR="005D334F">
              <w:rPr>
                <w:noProof/>
                <w:webHidden/>
              </w:rPr>
              <w:tab/>
            </w:r>
            <w:r w:rsidR="005D334F">
              <w:rPr>
                <w:noProof/>
                <w:webHidden/>
              </w:rPr>
              <w:fldChar w:fldCharType="begin"/>
            </w:r>
            <w:r w:rsidR="005D334F">
              <w:rPr>
                <w:noProof/>
                <w:webHidden/>
              </w:rPr>
              <w:instrText xml:space="preserve"> PAGEREF _Toc164726763 \h </w:instrText>
            </w:r>
            <w:r w:rsidR="005D334F">
              <w:rPr>
                <w:noProof/>
                <w:webHidden/>
              </w:rPr>
            </w:r>
            <w:r w:rsidR="005D334F">
              <w:rPr>
                <w:noProof/>
                <w:webHidden/>
              </w:rPr>
              <w:fldChar w:fldCharType="separate"/>
            </w:r>
            <w:r w:rsidR="005D334F">
              <w:rPr>
                <w:noProof/>
                <w:webHidden/>
              </w:rPr>
              <w:t>18</w:t>
            </w:r>
            <w:r w:rsidR="005D334F">
              <w:rPr>
                <w:noProof/>
                <w:webHidden/>
              </w:rPr>
              <w:fldChar w:fldCharType="end"/>
            </w:r>
          </w:hyperlink>
        </w:p>
        <w:p w14:paraId="780018EF" w14:textId="4CEBB752"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64" w:history="1">
            <w:r w:rsidR="005D334F" w:rsidRPr="005D22F1">
              <w:rPr>
                <w:rStyle w:val="Hyperlink"/>
                <w:noProof/>
                <w:lang w:eastAsia="zh-CN"/>
              </w:rPr>
              <w:t>3.2.2. Huấn luyện dữ liệu đưa vào</w:t>
            </w:r>
            <w:r w:rsidR="005D334F">
              <w:rPr>
                <w:noProof/>
                <w:webHidden/>
              </w:rPr>
              <w:tab/>
            </w:r>
            <w:r w:rsidR="005D334F">
              <w:rPr>
                <w:noProof/>
                <w:webHidden/>
              </w:rPr>
              <w:fldChar w:fldCharType="begin"/>
            </w:r>
            <w:r w:rsidR="005D334F">
              <w:rPr>
                <w:noProof/>
                <w:webHidden/>
              </w:rPr>
              <w:instrText xml:space="preserve"> PAGEREF _Toc164726764 \h </w:instrText>
            </w:r>
            <w:r w:rsidR="005D334F">
              <w:rPr>
                <w:noProof/>
                <w:webHidden/>
              </w:rPr>
            </w:r>
            <w:r w:rsidR="005D334F">
              <w:rPr>
                <w:noProof/>
                <w:webHidden/>
              </w:rPr>
              <w:fldChar w:fldCharType="separate"/>
            </w:r>
            <w:r w:rsidR="005D334F">
              <w:rPr>
                <w:noProof/>
                <w:webHidden/>
              </w:rPr>
              <w:t>25</w:t>
            </w:r>
            <w:r w:rsidR="005D334F">
              <w:rPr>
                <w:noProof/>
                <w:webHidden/>
              </w:rPr>
              <w:fldChar w:fldCharType="end"/>
            </w:r>
          </w:hyperlink>
        </w:p>
        <w:p w14:paraId="36C9794B" w14:textId="724FCCDF" w:rsidR="005D334F" w:rsidRDefault="001C3A76" w:rsidP="00321A3B">
          <w:pPr>
            <w:pStyle w:val="TOC3"/>
            <w:tabs>
              <w:tab w:val="right" w:leader="dot" w:pos="9062"/>
            </w:tabs>
            <w:spacing w:line="276" w:lineRule="auto"/>
            <w:rPr>
              <w:rFonts w:asciiTheme="minorHAnsi" w:eastAsiaTheme="minorEastAsia" w:hAnsiTheme="minorHAnsi" w:cstheme="minorBidi"/>
              <w:iCs w:val="0"/>
              <w:noProof/>
              <w:sz w:val="22"/>
              <w:szCs w:val="22"/>
            </w:rPr>
          </w:pPr>
          <w:hyperlink w:anchor="_Toc164726765" w:history="1">
            <w:r w:rsidR="005D334F" w:rsidRPr="005D22F1">
              <w:rPr>
                <w:rStyle w:val="Hyperlink"/>
                <w:noProof/>
                <w:lang w:eastAsia="zh-CN"/>
              </w:rPr>
              <w:t>3.2.3. Hiển thị dữ liệu đầu ra</w:t>
            </w:r>
            <w:r w:rsidR="005D334F">
              <w:rPr>
                <w:noProof/>
                <w:webHidden/>
              </w:rPr>
              <w:tab/>
            </w:r>
            <w:r w:rsidR="005D334F">
              <w:rPr>
                <w:noProof/>
                <w:webHidden/>
              </w:rPr>
              <w:fldChar w:fldCharType="begin"/>
            </w:r>
            <w:r w:rsidR="005D334F">
              <w:rPr>
                <w:noProof/>
                <w:webHidden/>
              </w:rPr>
              <w:instrText xml:space="preserve"> PAGEREF _Toc164726765 \h </w:instrText>
            </w:r>
            <w:r w:rsidR="005D334F">
              <w:rPr>
                <w:noProof/>
                <w:webHidden/>
              </w:rPr>
            </w:r>
            <w:r w:rsidR="005D334F">
              <w:rPr>
                <w:noProof/>
                <w:webHidden/>
              </w:rPr>
              <w:fldChar w:fldCharType="separate"/>
            </w:r>
            <w:r w:rsidR="005D334F">
              <w:rPr>
                <w:noProof/>
                <w:webHidden/>
              </w:rPr>
              <w:t>30</w:t>
            </w:r>
            <w:r w:rsidR="005D334F">
              <w:rPr>
                <w:noProof/>
                <w:webHidden/>
              </w:rPr>
              <w:fldChar w:fldCharType="end"/>
            </w:r>
          </w:hyperlink>
        </w:p>
        <w:p w14:paraId="6A3EFE72" w14:textId="192B6CCC" w:rsidR="005D334F" w:rsidRDefault="001C3A76" w:rsidP="00321A3B">
          <w:pPr>
            <w:pStyle w:val="TOC1"/>
            <w:tabs>
              <w:tab w:val="right" w:leader="dot" w:pos="9062"/>
            </w:tabs>
            <w:spacing w:line="276" w:lineRule="auto"/>
            <w:rPr>
              <w:rFonts w:asciiTheme="minorHAnsi" w:eastAsiaTheme="minorEastAsia" w:hAnsiTheme="minorHAnsi" w:cstheme="minorBidi"/>
              <w:b w:val="0"/>
              <w:bCs w:val="0"/>
              <w:caps w:val="0"/>
              <w:noProof/>
              <w:sz w:val="22"/>
              <w:szCs w:val="22"/>
            </w:rPr>
          </w:pPr>
          <w:hyperlink w:anchor="_Toc164726766" w:history="1">
            <w:r w:rsidR="005D334F" w:rsidRPr="005D22F1">
              <w:rPr>
                <w:rStyle w:val="Hyperlink"/>
                <w:noProof/>
                <w:lang w:eastAsia="zh-CN"/>
              </w:rPr>
              <w:t>Chương 4: Kết quả thí nghiệm</w:t>
            </w:r>
            <w:r w:rsidR="005D334F">
              <w:rPr>
                <w:noProof/>
                <w:webHidden/>
              </w:rPr>
              <w:tab/>
            </w:r>
            <w:r w:rsidR="005D334F">
              <w:rPr>
                <w:noProof/>
                <w:webHidden/>
              </w:rPr>
              <w:fldChar w:fldCharType="begin"/>
            </w:r>
            <w:r w:rsidR="005D334F">
              <w:rPr>
                <w:noProof/>
                <w:webHidden/>
              </w:rPr>
              <w:instrText xml:space="preserve"> PAGEREF _Toc164726766 \h </w:instrText>
            </w:r>
            <w:r w:rsidR="005D334F">
              <w:rPr>
                <w:noProof/>
                <w:webHidden/>
              </w:rPr>
            </w:r>
            <w:r w:rsidR="005D334F">
              <w:rPr>
                <w:noProof/>
                <w:webHidden/>
              </w:rPr>
              <w:fldChar w:fldCharType="separate"/>
            </w:r>
            <w:r w:rsidR="005D334F">
              <w:rPr>
                <w:noProof/>
                <w:webHidden/>
              </w:rPr>
              <w:t>32</w:t>
            </w:r>
            <w:r w:rsidR="005D334F">
              <w:rPr>
                <w:noProof/>
                <w:webHidden/>
              </w:rPr>
              <w:fldChar w:fldCharType="end"/>
            </w:r>
          </w:hyperlink>
        </w:p>
        <w:p w14:paraId="0DB45134" w14:textId="69FDB5B5"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67" w:history="1">
            <w:r w:rsidR="005D334F" w:rsidRPr="005D22F1">
              <w:rPr>
                <w:rStyle w:val="Hyperlink"/>
                <w:noProof/>
                <w:lang w:eastAsia="zh-CN"/>
              </w:rPr>
              <w:t>4.1. Kết quả sau khi huấn luyện</w:t>
            </w:r>
            <w:r w:rsidR="005D334F">
              <w:rPr>
                <w:noProof/>
                <w:webHidden/>
              </w:rPr>
              <w:tab/>
            </w:r>
            <w:r w:rsidR="005D334F">
              <w:rPr>
                <w:noProof/>
                <w:webHidden/>
              </w:rPr>
              <w:fldChar w:fldCharType="begin"/>
            </w:r>
            <w:r w:rsidR="005D334F">
              <w:rPr>
                <w:noProof/>
                <w:webHidden/>
              </w:rPr>
              <w:instrText xml:space="preserve"> PAGEREF _Toc164726767 \h </w:instrText>
            </w:r>
            <w:r w:rsidR="005D334F">
              <w:rPr>
                <w:noProof/>
                <w:webHidden/>
              </w:rPr>
            </w:r>
            <w:r w:rsidR="005D334F">
              <w:rPr>
                <w:noProof/>
                <w:webHidden/>
              </w:rPr>
              <w:fldChar w:fldCharType="separate"/>
            </w:r>
            <w:r w:rsidR="005D334F">
              <w:rPr>
                <w:noProof/>
                <w:webHidden/>
              </w:rPr>
              <w:t>32</w:t>
            </w:r>
            <w:r w:rsidR="005D334F">
              <w:rPr>
                <w:noProof/>
                <w:webHidden/>
              </w:rPr>
              <w:fldChar w:fldCharType="end"/>
            </w:r>
          </w:hyperlink>
        </w:p>
        <w:p w14:paraId="599C000C" w14:textId="1278F7FF" w:rsidR="005D334F" w:rsidRDefault="001C3A76" w:rsidP="00321A3B">
          <w:pPr>
            <w:pStyle w:val="TOC2"/>
            <w:tabs>
              <w:tab w:val="right" w:leader="dot" w:pos="9062"/>
            </w:tabs>
            <w:spacing w:line="276" w:lineRule="auto"/>
            <w:rPr>
              <w:rFonts w:asciiTheme="minorHAnsi" w:eastAsiaTheme="minorEastAsia" w:hAnsiTheme="minorHAnsi" w:cstheme="minorBidi"/>
              <w:smallCaps w:val="0"/>
              <w:noProof/>
              <w:sz w:val="22"/>
              <w:szCs w:val="22"/>
            </w:rPr>
          </w:pPr>
          <w:hyperlink w:anchor="_Toc164726768" w:history="1">
            <w:r w:rsidR="005D334F" w:rsidRPr="005D22F1">
              <w:rPr>
                <w:rStyle w:val="Hyperlink"/>
                <w:noProof/>
                <w:lang w:eastAsia="zh-CN"/>
              </w:rPr>
              <w:t>4.2. Sử dụng phần mềm</w:t>
            </w:r>
            <w:r w:rsidR="005D334F">
              <w:rPr>
                <w:noProof/>
                <w:webHidden/>
              </w:rPr>
              <w:tab/>
            </w:r>
            <w:r w:rsidR="005D334F">
              <w:rPr>
                <w:noProof/>
                <w:webHidden/>
              </w:rPr>
              <w:fldChar w:fldCharType="begin"/>
            </w:r>
            <w:r w:rsidR="005D334F">
              <w:rPr>
                <w:noProof/>
                <w:webHidden/>
              </w:rPr>
              <w:instrText xml:space="preserve"> PAGEREF _Toc164726768 \h </w:instrText>
            </w:r>
            <w:r w:rsidR="005D334F">
              <w:rPr>
                <w:noProof/>
                <w:webHidden/>
              </w:rPr>
            </w:r>
            <w:r w:rsidR="005D334F">
              <w:rPr>
                <w:noProof/>
                <w:webHidden/>
              </w:rPr>
              <w:fldChar w:fldCharType="separate"/>
            </w:r>
            <w:r w:rsidR="005D334F">
              <w:rPr>
                <w:noProof/>
                <w:webHidden/>
              </w:rPr>
              <w:t>33</w:t>
            </w:r>
            <w:r w:rsidR="005D334F">
              <w:rPr>
                <w:noProof/>
                <w:webHidden/>
              </w:rPr>
              <w:fldChar w:fldCharType="end"/>
            </w:r>
          </w:hyperlink>
        </w:p>
        <w:p w14:paraId="50BAA320" w14:textId="1B5A04AE" w:rsidR="005D334F" w:rsidRDefault="001C3A76" w:rsidP="00321A3B">
          <w:pPr>
            <w:pStyle w:val="TOC1"/>
            <w:tabs>
              <w:tab w:val="right" w:leader="dot" w:pos="9062"/>
            </w:tabs>
            <w:spacing w:line="276" w:lineRule="auto"/>
            <w:rPr>
              <w:rFonts w:asciiTheme="minorHAnsi" w:eastAsiaTheme="minorEastAsia" w:hAnsiTheme="minorHAnsi" w:cstheme="minorBidi"/>
              <w:b w:val="0"/>
              <w:bCs w:val="0"/>
              <w:caps w:val="0"/>
              <w:noProof/>
              <w:sz w:val="22"/>
              <w:szCs w:val="22"/>
            </w:rPr>
          </w:pPr>
          <w:hyperlink w:anchor="_Toc164726769" w:history="1">
            <w:r w:rsidR="005D334F" w:rsidRPr="005D22F1">
              <w:rPr>
                <w:rStyle w:val="Hyperlink"/>
                <w:noProof/>
              </w:rPr>
              <w:t>Chương 5: KẾT LUẬN</w:t>
            </w:r>
            <w:r w:rsidR="005D334F">
              <w:rPr>
                <w:noProof/>
                <w:webHidden/>
              </w:rPr>
              <w:tab/>
            </w:r>
            <w:r w:rsidR="005D334F">
              <w:rPr>
                <w:noProof/>
                <w:webHidden/>
              </w:rPr>
              <w:fldChar w:fldCharType="begin"/>
            </w:r>
            <w:r w:rsidR="005D334F">
              <w:rPr>
                <w:noProof/>
                <w:webHidden/>
              </w:rPr>
              <w:instrText xml:space="preserve"> PAGEREF _Toc164726769 \h </w:instrText>
            </w:r>
            <w:r w:rsidR="005D334F">
              <w:rPr>
                <w:noProof/>
                <w:webHidden/>
              </w:rPr>
            </w:r>
            <w:r w:rsidR="005D334F">
              <w:rPr>
                <w:noProof/>
                <w:webHidden/>
              </w:rPr>
              <w:fldChar w:fldCharType="separate"/>
            </w:r>
            <w:r w:rsidR="005D334F">
              <w:rPr>
                <w:noProof/>
                <w:webHidden/>
              </w:rPr>
              <w:t>36</w:t>
            </w:r>
            <w:r w:rsidR="005D334F">
              <w:rPr>
                <w:noProof/>
                <w:webHidden/>
              </w:rPr>
              <w:fldChar w:fldCharType="end"/>
            </w:r>
          </w:hyperlink>
        </w:p>
        <w:p w14:paraId="2310E981" w14:textId="2C43BBDB" w:rsidR="005D334F" w:rsidRDefault="001C3A76">
          <w:pPr>
            <w:pStyle w:val="TOC1"/>
            <w:tabs>
              <w:tab w:val="right" w:leader="dot" w:pos="9062"/>
            </w:tabs>
            <w:rPr>
              <w:rFonts w:asciiTheme="minorHAnsi" w:eastAsiaTheme="minorEastAsia" w:hAnsiTheme="minorHAnsi" w:cstheme="minorBidi"/>
              <w:b w:val="0"/>
              <w:bCs w:val="0"/>
              <w:caps w:val="0"/>
              <w:noProof/>
              <w:sz w:val="22"/>
              <w:szCs w:val="22"/>
            </w:rPr>
          </w:pPr>
          <w:hyperlink w:anchor="_Toc164726770" w:history="1">
            <w:r w:rsidR="005D334F" w:rsidRPr="005D22F1">
              <w:rPr>
                <w:rStyle w:val="Hyperlink"/>
                <w:noProof/>
              </w:rPr>
              <w:t>PHỤ LỤC</w:t>
            </w:r>
            <w:r w:rsidR="005D334F">
              <w:rPr>
                <w:noProof/>
                <w:webHidden/>
              </w:rPr>
              <w:tab/>
            </w:r>
            <w:r w:rsidR="005D334F">
              <w:rPr>
                <w:noProof/>
                <w:webHidden/>
              </w:rPr>
              <w:fldChar w:fldCharType="begin"/>
            </w:r>
            <w:r w:rsidR="005D334F">
              <w:rPr>
                <w:noProof/>
                <w:webHidden/>
              </w:rPr>
              <w:instrText xml:space="preserve"> PAGEREF _Toc164726770 \h </w:instrText>
            </w:r>
            <w:r w:rsidR="005D334F">
              <w:rPr>
                <w:noProof/>
                <w:webHidden/>
              </w:rPr>
            </w:r>
            <w:r w:rsidR="005D334F">
              <w:rPr>
                <w:noProof/>
                <w:webHidden/>
              </w:rPr>
              <w:fldChar w:fldCharType="separate"/>
            </w:r>
            <w:r w:rsidR="005D334F">
              <w:rPr>
                <w:noProof/>
                <w:webHidden/>
              </w:rPr>
              <w:t>37</w:t>
            </w:r>
            <w:r w:rsidR="005D334F">
              <w:rPr>
                <w:noProof/>
                <w:webHidden/>
              </w:rPr>
              <w:fldChar w:fldCharType="end"/>
            </w:r>
          </w:hyperlink>
        </w:p>
        <w:p w14:paraId="5ADABC66" w14:textId="5B9BB5C0" w:rsidR="005D334F" w:rsidRDefault="001C3A76">
          <w:pPr>
            <w:pStyle w:val="TOC1"/>
            <w:tabs>
              <w:tab w:val="right" w:leader="dot" w:pos="9062"/>
            </w:tabs>
            <w:rPr>
              <w:rFonts w:asciiTheme="minorHAnsi" w:eastAsiaTheme="minorEastAsia" w:hAnsiTheme="minorHAnsi" w:cstheme="minorBidi"/>
              <w:b w:val="0"/>
              <w:bCs w:val="0"/>
              <w:caps w:val="0"/>
              <w:noProof/>
              <w:sz w:val="22"/>
              <w:szCs w:val="22"/>
            </w:rPr>
          </w:pPr>
          <w:hyperlink w:anchor="_Toc164726771" w:history="1">
            <w:r w:rsidR="005D334F" w:rsidRPr="005D22F1">
              <w:rPr>
                <w:rStyle w:val="Hyperlink"/>
                <w:noProof/>
              </w:rPr>
              <w:t>TÀI LIỆU THAM KHẢO</w:t>
            </w:r>
            <w:r w:rsidR="005D334F">
              <w:rPr>
                <w:noProof/>
                <w:webHidden/>
              </w:rPr>
              <w:tab/>
            </w:r>
            <w:r w:rsidR="005D334F">
              <w:rPr>
                <w:noProof/>
                <w:webHidden/>
              </w:rPr>
              <w:fldChar w:fldCharType="begin"/>
            </w:r>
            <w:r w:rsidR="005D334F">
              <w:rPr>
                <w:noProof/>
                <w:webHidden/>
              </w:rPr>
              <w:instrText xml:space="preserve"> PAGEREF _Toc164726771 \h </w:instrText>
            </w:r>
            <w:r w:rsidR="005D334F">
              <w:rPr>
                <w:noProof/>
                <w:webHidden/>
              </w:rPr>
            </w:r>
            <w:r w:rsidR="005D334F">
              <w:rPr>
                <w:noProof/>
                <w:webHidden/>
              </w:rPr>
              <w:fldChar w:fldCharType="separate"/>
            </w:r>
            <w:r w:rsidR="005D334F">
              <w:rPr>
                <w:noProof/>
                <w:webHidden/>
              </w:rPr>
              <w:t>43</w:t>
            </w:r>
            <w:r w:rsidR="005D334F">
              <w:rPr>
                <w:noProof/>
                <w:webHidden/>
              </w:rPr>
              <w:fldChar w:fldCharType="end"/>
            </w:r>
          </w:hyperlink>
        </w:p>
        <w:p w14:paraId="2E0DC97A" w14:textId="0F709718" w:rsidR="00C93545" w:rsidRPr="00055FCD" w:rsidRDefault="00D42885" w:rsidP="00055FCD">
          <w:pPr>
            <w:pStyle w:val="TOCHeading"/>
            <w:spacing w:before="0" w:after="480" w:line="240" w:lineRule="auto"/>
            <w:rPr>
              <w:rStyle w:val="BookTitle"/>
              <w:smallCaps w:val="0"/>
              <w:noProof/>
              <w:spacing w:val="0"/>
              <w:sz w:val="26"/>
              <w:szCs w:val="26"/>
            </w:rPr>
          </w:pPr>
          <w:r w:rsidRPr="00055FCD">
            <w:rPr>
              <w:rFonts w:ascii="Times New Roman" w:eastAsia="Times New Roman" w:hAnsi="Times New Roman" w:cs="Times New Roman"/>
              <w:b/>
              <w:bCs/>
              <w:color w:val="auto"/>
              <w:sz w:val="24"/>
              <w:szCs w:val="24"/>
            </w:rPr>
            <w:fldChar w:fldCharType="end"/>
          </w:r>
        </w:p>
      </w:sdtContent>
    </w:sdt>
    <w:bookmarkStart w:id="0" w:name="_Toc484530870" w:displacedByCustomXml="prev"/>
    <w:bookmarkStart w:id="1" w:name="_Toc74750650" w:displacedByCustomXml="prev"/>
    <w:bookmarkEnd w:id="1"/>
    <w:bookmarkEnd w:id="0"/>
    <w:p w14:paraId="206B7A17" w14:textId="322248CA" w:rsidR="0067562D" w:rsidRDefault="0067562D" w:rsidP="00A2512F">
      <w:pPr>
        <w:ind w:firstLine="0"/>
        <w:rPr>
          <w:rStyle w:val="BookTitle"/>
          <w:bCs w:val="0"/>
          <w:smallCaps w:val="0"/>
          <w:spacing w:val="0"/>
          <w:sz w:val="30"/>
          <w:szCs w:val="30"/>
        </w:rPr>
      </w:pPr>
    </w:p>
    <w:p w14:paraId="684F3A1B" w14:textId="77777777" w:rsidR="00795A33" w:rsidRPr="00C27C85" w:rsidRDefault="00795A33" w:rsidP="00A2512F">
      <w:pPr>
        <w:ind w:firstLine="0"/>
        <w:rPr>
          <w:rStyle w:val="BookTitle"/>
          <w:bCs w:val="0"/>
          <w:smallCaps w:val="0"/>
          <w:spacing w:val="0"/>
          <w:sz w:val="30"/>
          <w:szCs w:val="30"/>
        </w:rPr>
      </w:pPr>
    </w:p>
    <w:p w14:paraId="29163AD1" w14:textId="6E4AD212" w:rsidR="0067562D" w:rsidRPr="00C27C85" w:rsidRDefault="0067562D" w:rsidP="00C27C85">
      <w:pPr>
        <w:pStyle w:val="Subtitle"/>
        <w:spacing w:after="720" w:line="240" w:lineRule="auto"/>
        <w:ind w:firstLine="0"/>
        <w:rPr>
          <w:b/>
          <w:bCs/>
          <w:smallCaps/>
        </w:rPr>
      </w:pPr>
      <w:bookmarkStart w:id="2" w:name="_Toc484530872"/>
      <w:bookmarkStart w:id="3" w:name="_Toc74750651"/>
      <w:bookmarkStart w:id="4" w:name="_Toc164726736"/>
      <w:r w:rsidRPr="00F07643">
        <w:rPr>
          <w:rStyle w:val="BookTitle"/>
          <w:spacing w:val="0"/>
        </w:rPr>
        <w:lastRenderedPageBreak/>
        <w:t>CÁC TỪ VIẾT TẮT</w:t>
      </w:r>
      <w:bookmarkEnd w:id="2"/>
      <w:bookmarkEnd w:id="3"/>
      <w:bookmarkEnd w:id="4"/>
    </w:p>
    <w:tbl>
      <w:tblPr>
        <w:tblStyle w:val="TableGrid"/>
        <w:tblW w:w="0" w:type="auto"/>
        <w:tblLook w:val="04A0" w:firstRow="1" w:lastRow="0" w:firstColumn="1" w:lastColumn="0" w:noHBand="0" w:noVBand="1"/>
      </w:tblPr>
      <w:tblGrid>
        <w:gridCol w:w="4531"/>
        <w:gridCol w:w="4531"/>
      </w:tblGrid>
      <w:tr w:rsidR="00C27C85" w14:paraId="1545F805" w14:textId="77777777" w:rsidTr="00C27C85">
        <w:trPr>
          <w:cantSplit/>
          <w:trHeight w:val="1134"/>
        </w:trPr>
        <w:tc>
          <w:tcPr>
            <w:tcW w:w="4531" w:type="dxa"/>
            <w:vAlign w:val="center"/>
          </w:tcPr>
          <w:p w14:paraId="0AF94EDA" w14:textId="18C75F96" w:rsidR="00C27C85" w:rsidRPr="00C27C85" w:rsidRDefault="00C27C85" w:rsidP="00C27C85">
            <w:pPr>
              <w:ind w:firstLine="0"/>
              <w:jc w:val="center"/>
              <w:rPr>
                <w:sz w:val="32"/>
                <w:szCs w:val="32"/>
              </w:rPr>
            </w:pPr>
            <w:r w:rsidRPr="00C27C85">
              <w:rPr>
                <w:sz w:val="32"/>
                <w:szCs w:val="32"/>
              </w:rPr>
              <w:t>ReLu</w:t>
            </w:r>
          </w:p>
        </w:tc>
        <w:tc>
          <w:tcPr>
            <w:tcW w:w="4531" w:type="dxa"/>
            <w:vAlign w:val="center"/>
          </w:tcPr>
          <w:p w14:paraId="1952B712" w14:textId="003249E7" w:rsidR="00C27C85" w:rsidRPr="00C27C85" w:rsidRDefault="00C27C85" w:rsidP="00C27C85">
            <w:pPr>
              <w:ind w:firstLine="0"/>
              <w:jc w:val="center"/>
              <w:rPr>
                <w:sz w:val="32"/>
                <w:szCs w:val="32"/>
              </w:rPr>
            </w:pPr>
            <w:r w:rsidRPr="00C27C85">
              <w:rPr>
                <w:sz w:val="32"/>
                <w:szCs w:val="32"/>
              </w:rPr>
              <w:t>Rectified Linear Unit</w:t>
            </w:r>
          </w:p>
        </w:tc>
      </w:tr>
      <w:tr w:rsidR="00C27C85" w14:paraId="7325EEED" w14:textId="77777777" w:rsidTr="00C27C85">
        <w:trPr>
          <w:cantSplit/>
          <w:trHeight w:val="1134"/>
        </w:trPr>
        <w:tc>
          <w:tcPr>
            <w:tcW w:w="4531" w:type="dxa"/>
            <w:vAlign w:val="center"/>
          </w:tcPr>
          <w:p w14:paraId="3848A06C" w14:textId="6A27FA83" w:rsidR="00C27C85" w:rsidRPr="00C27C85" w:rsidRDefault="00C27C85" w:rsidP="00C27C85">
            <w:pPr>
              <w:ind w:firstLine="0"/>
              <w:jc w:val="center"/>
              <w:rPr>
                <w:sz w:val="32"/>
                <w:szCs w:val="32"/>
              </w:rPr>
            </w:pPr>
            <w:r w:rsidRPr="00C27C85">
              <w:rPr>
                <w:sz w:val="32"/>
                <w:szCs w:val="32"/>
              </w:rPr>
              <w:t>CNN</w:t>
            </w:r>
          </w:p>
        </w:tc>
        <w:tc>
          <w:tcPr>
            <w:tcW w:w="4531" w:type="dxa"/>
            <w:vAlign w:val="center"/>
          </w:tcPr>
          <w:p w14:paraId="553F2972" w14:textId="27876037" w:rsidR="00C27C85" w:rsidRPr="00C27C85" w:rsidRDefault="00C27C85" w:rsidP="00C27C85">
            <w:pPr>
              <w:ind w:firstLine="0"/>
              <w:jc w:val="center"/>
              <w:rPr>
                <w:sz w:val="32"/>
                <w:szCs w:val="32"/>
              </w:rPr>
            </w:pPr>
            <w:r w:rsidRPr="00C27C85">
              <w:rPr>
                <w:sz w:val="32"/>
                <w:szCs w:val="32"/>
              </w:rPr>
              <w:t>Convolutional Neural Network</w:t>
            </w:r>
          </w:p>
        </w:tc>
      </w:tr>
      <w:tr w:rsidR="00C27C85" w14:paraId="377570CC" w14:textId="77777777" w:rsidTr="00C27C85">
        <w:trPr>
          <w:cantSplit/>
          <w:trHeight w:val="1134"/>
        </w:trPr>
        <w:tc>
          <w:tcPr>
            <w:tcW w:w="4531" w:type="dxa"/>
            <w:vAlign w:val="center"/>
          </w:tcPr>
          <w:p w14:paraId="114BE540" w14:textId="12EE27D0" w:rsidR="00C27C85" w:rsidRPr="00C27C85" w:rsidRDefault="00C27C85" w:rsidP="00C27C85">
            <w:pPr>
              <w:ind w:firstLine="0"/>
              <w:jc w:val="center"/>
              <w:rPr>
                <w:sz w:val="32"/>
                <w:szCs w:val="32"/>
              </w:rPr>
            </w:pPr>
            <w:r w:rsidRPr="00C27C85">
              <w:rPr>
                <w:sz w:val="32"/>
                <w:szCs w:val="32"/>
              </w:rPr>
              <w:t>OpenCV</w:t>
            </w:r>
          </w:p>
        </w:tc>
        <w:tc>
          <w:tcPr>
            <w:tcW w:w="4531" w:type="dxa"/>
            <w:vAlign w:val="center"/>
          </w:tcPr>
          <w:p w14:paraId="27A67223" w14:textId="459880B4" w:rsidR="00C27C85" w:rsidRPr="00C27C85" w:rsidRDefault="00C27C85" w:rsidP="00C27C85">
            <w:pPr>
              <w:ind w:firstLine="0"/>
              <w:jc w:val="center"/>
              <w:rPr>
                <w:sz w:val="32"/>
                <w:szCs w:val="32"/>
              </w:rPr>
            </w:pPr>
            <w:r w:rsidRPr="00C27C85">
              <w:rPr>
                <w:sz w:val="32"/>
                <w:szCs w:val="32"/>
              </w:rPr>
              <w:t>Open Source Computer Vision</w:t>
            </w:r>
          </w:p>
        </w:tc>
      </w:tr>
      <w:tr w:rsidR="00C27C85" w14:paraId="6EDB7851" w14:textId="77777777" w:rsidTr="00C27C85">
        <w:trPr>
          <w:cantSplit/>
          <w:trHeight w:val="1134"/>
        </w:trPr>
        <w:tc>
          <w:tcPr>
            <w:tcW w:w="4531" w:type="dxa"/>
            <w:vAlign w:val="center"/>
          </w:tcPr>
          <w:p w14:paraId="2F7511E9" w14:textId="3798EB7E" w:rsidR="00C27C85" w:rsidRPr="00C27C85" w:rsidRDefault="00C27C85" w:rsidP="00C27C85">
            <w:pPr>
              <w:ind w:firstLine="0"/>
              <w:jc w:val="center"/>
              <w:rPr>
                <w:sz w:val="32"/>
                <w:szCs w:val="32"/>
              </w:rPr>
            </w:pPr>
            <w:r w:rsidRPr="00C27C85">
              <w:rPr>
                <w:sz w:val="32"/>
                <w:szCs w:val="32"/>
              </w:rPr>
              <w:t>CV</w:t>
            </w:r>
          </w:p>
        </w:tc>
        <w:tc>
          <w:tcPr>
            <w:tcW w:w="4531" w:type="dxa"/>
            <w:vAlign w:val="center"/>
          </w:tcPr>
          <w:p w14:paraId="393CDC48" w14:textId="776C403F" w:rsidR="00C27C85" w:rsidRPr="00C27C85" w:rsidRDefault="00C27C85" w:rsidP="00C27C85">
            <w:pPr>
              <w:ind w:firstLine="0"/>
              <w:jc w:val="center"/>
              <w:rPr>
                <w:sz w:val="32"/>
                <w:szCs w:val="32"/>
              </w:rPr>
            </w:pPr>
            <w:r w:rsidRPr="00C27C85">
              <w:rPr>
                <w:sz w:val="32"/>
                <w:szCs w:val="32"/>
              </w:rPr>
              <w:t>Computer Vision</w:t>
            </w:r>
          </w:p>
        </w:tc>
      </w:tr>
      <w:tr w:rsidR="00C27C85" w14:paraId="19F60353" w14:textId="77777777" w:rsidTr="00C27C85">
        <w:trPr>
          <w:cantSplit/>
          <w:trHeight w:val="1134"/>
        </w:trPr>
        <w:tc>
          <w:tcPr>
            <w:tcW w:w="4531" w:type="dxa"/>
            <w:vAlign w:val="center"/>
          </w:tcPr>
          <w:p w14:paraId="74A3A42C" w14:textId="00B6C3EC" w:rsidR="00C27C85" w:rsidRPr="00C27C85" w:rsidRDefault="00C27C85" w:rsidP="00C27C85">
            <w:pPr>
              <w:ind w:firstLine="0"/>
              <w:jc w:val="center"/>
              <w:rPr>
                <w:sz w:val="32"/>
                <w:szCs w:val="32"/>
              </w:rPr>
            </w:pPr>
            <w:r w:rsidRPr="00C27C85">
              <w:rPr>
                <w:sz w:val="32"/>
                <w:szCs w:val="32"/>
              </w:rPr>
              <w:t>MLL</w:t>
            </w:r>
          </w:p>
        </w:tc>
        <w:tc>
          <w:tcPr>
            <w:tcW w:w="4531" w:type="dxa"/>
            <w:vAlign w:val="center"/>
          </w:tcPr>
          <w:p w14:paraId="44DE29CA" w14:textId="6DFE426A" w:rsidR="00C27C85" w:rsidRPr="00C27C85" w:rsidRDefault="00C27C85" w:rsidP="00C27C85">
            <w:pPr>
              <w:ind w:firstLine="0"/>
              <w:jc w:val="center"/>
              <w:rPr>
                <w:sz w:val="32"/>
                <w:szCs w:val="32"/>
              </w:rPr>
            </w:pPr>
            <w:r w:rsidRPr="00C27C85">
              <w:rPr>
                <w:sz w:val="32"/>
                <w:szCs w:val="32"/>
              </w:rPr>
              <w:t>Machine Learning Library</w:t>
            </w:r>
          </w:p>
        </w:tc>
      </w:tr>
      <w:tr w:rsidR="00C27C85" w14:paraId="656B1940" w14:textId="77777777" w:rsidTr="00C27C85">
        <w:trPr>
          <w:cantSplit/>
          <w:trHeight w:val="1134"/>
        </w:trPr>
        <w:tc>
          <w:tcPr>
            <w:tcW w:w="4531" w:type="dxa"/>
            <w:vAlign w:val="center"/>
          </w:tcPr>
          <w:p w14:paraId="506BC5D9" w14:textId="08EB7AE7" w:rsidR="00C27C85" w:rsidRPr="00C27C85" w:rsidRDefault="00C27C85" w:rsidP="00C27C85">
            <w:pPr>
              <w:ind w:firstLine="0"/>
              <w:jc w:val="center"/>
              <w:rPr>
                <w:sz w:val="32"/>
                <w:szCs w:val="32"/>
              </w:rPr>
            </w:pPr>
            <w:r w:rsidRPr="00C27C85">
              <w:rPr>
                <w:sz w:val="32"/>
                <w:szCs w:val="32"/>
              </w:rPr>
              <w:t>CONV</w:t>
            </w:r>
          </w:p>
        </w:tc>
        <w:tc>
          <w:tcPr>
            <w:tcW w:w="4531" w:type="dxa"/>
            <w:vAlign w:val="center"/>
          </w:tcPr>
          <w:p w14:paraId="5191E781" w14:textId="6A955E43" w:rsidR="00C27C85" w:rsidRPr="00C27C85" w:rsidRDefault="00C27C85" w:rsidP="00C27C85">
            <w:pPr>
              <w:ind w:firstLine="0"/>
              <w:jc w:val="center"/>
              <w:rPr>
                <w:sz w:val="32"/>
                <w:szCs w:val="32"/>
              </w:rPr>
            </w:pPr>
            <w:r w:rsidRPr="00C27C85">
              <w:rPr>
                <w:sz w:val="32"/>
                <w:szCs w:val="32"/>
              </w:rPr>
              <w:t>Convolution</w:t>
            </w:r>
          </w:p>
        </w:tc>
      </w:tr>
    </w:tbl>
    <w:p w14:paraId="5264BAF0" w14:textId="6EC4B1B4" w:rsidR="00224710" w:rsidRPr="00224710" w:rsidRDefault="00224710" w:rsidP="00224710">
      <w:pPr>
        <w:ind w:firstLine="0"/>
        <w:jc w:val="left"/>
        <w:rPr>
          <w:color w:val="FF0000"/>
          <w:sz w:val="30"/>
          <w:szCs w:val="30"/>
        </w:rPr>
        <w:sectPr w:rsidR="00224710" w:rsidRPr="00224710" w:rsidSect="000B300B">
          <w:footerReference w:type="default" r:id="rId10"/>
          <w:pgSz w:w="11907" w:h="16840" w:code="9"/>
          <w:pgMar w:top="1418" w:right="1134" w:bottom="1418" w:left="1701" w:header="720" w:footer="720" w:gutter="0"/>
          <w:pgNumType w:fmt="lowerRoman" w:start="1"/>
          <w:cols w:space="720"/>
          <w:docGrid w:linePitch="360"/>
        </w:sectPr>
      </w:pPr>
    </w:p>
    <w:p w14:paraId="7D645F20" w14:textId="0FADECAD" w:rsidR="00464AFF" w:rsidRPr="00A73E57" w:rsidRDefault="003C427D" w:rsidP="009778BD">
      <w:pPr>
        <w:pStyle w:val="Heading1"/>
        <w:rPr>
          <w:sz w:val="36"/>
          <w:szCs w:val="36"/>
        </w:rPr>
      </w:pPr>
      <w:bookmarkStart w:id="5" w:name="_Toc164726737"/>
      <w:r>
        <w:rPr>
          <w:sz w:val="36"/>
          <w:szCs w:val="36"/>
        </w:rPr>
        <w:lastRenderedPageBreak/>
        <w:t>Tổng quan</w:t>
      </w:r>
      <w:bookmarkEnd w:id="5"/>
    </w:p>
    <w:p w14:paraId="0EA25BF1" w14:textId="7163DE76" w:rsidR="00464AFF" w:rsidRDefault="00D148E6" w:rsidP="000B300B">
      <w:pPr>
        <w:pStyle w:val="Heading2"/>
      </w:pPr>
      <w:bookmarkStart w:id="6" w:name="_Toc164726738"/>
      <w:r>
        <w:t>giới thiệu</w:t>
      </w:r>
      <w:bookmarkEnd w:id="6"/>
    </w:p>
    <w:p w14:paraId="0174E949" w14:textId="3930062E" w:rsidR="002F1398" w:rsidRDefault="002F1398" w:rsidP="00427020">
      <w:r>
        <w:t>Sinh trắc học là độ đo</w:t>
      </w:r>
      <w:r w:rsidRPr="002F1398">
        <w:t xml:space="preserve"> các đặc điểm hành vi và vật lý độc nhất của con người như vân tay, giọng nói, và mống mắt, từ đó xác định và phân biệt cá nhân. Công nghệ này giúp tránh rủi ro như mất mật khẩu bằng cách sử dụng các thiết bị tự động. Hiện nay, các công nghệ như nhận diện khuôn mặt, vân tay, và mống mắt đang được sử dụng, cùng với việc phát triển các phương pháp như gân mu bàn tay, DNA, và dáng điệu. Mục tiêu là kết hợp nhiều công nghệ sinh trắc với nhau và tích hợp chúng vào hệ thống PKI để tạo ra hệ thống BioPKI đảm bảo tính bảo mật và xác thực trong hoạt động mạng.</w:t>
      </w:r>
    </w:p>
    <w:p w14:paraId="1399CFD5" w14:textId="1F02E5D5" w:rsidR="00464AFF" w:rsidRDefault="0007320F" w:rsidP="00427020">
      <w:pPr>
        <w:pStyle w:val="Heading2"/>
      </w:pPr>
      <w:bookmarkStart w:id="7" w:name="_Toc484530875"/>
      <w:bookmarkStart w:id="8" w:name="_Toc74750654"/>
      <w:bookmarkStart w:id="9" w:name="_Toc164726739"/>
      <w:r>
        <w:t>mục tiêu đề tài</w:t>
      </w:r>
      <w:bookmarkEnd w:id="7"/>
      <w:bookmarkEnd w:id="8"/>
      <w:bookmarkEnd w:id="9"/>
    </w:p>
    <w:p w14:paraId="0EC6EA96" w14:textId="20763CCB" w:rsidR="009A41AE" w:rsidRDefault="00191E1C" w:rsidP="009A41AE">
      <w:r>
        <w:t>Nghiên cứu các mô hình sinh trắc học có thể áp dụng trong tương lai.</w:t>
      </w:r>
    </w:p>
    <w:p w14:paraId="0022258F" w14:textId="77777777" w:rsidR="0007320F" w:rsidRDefault="0007320F" w:rsidP="009A41AE">
      <w:r>
        <w:t xml:space="preserve">- </w:t>
      </w:r>
      <w:r w:rsidR="00427020">
        <w:t>Hệ thống an ninh</w:t>
      </w:r>
    </w:p>
    <w:p w14:paraId="390780BE" w14:textId="77777777" w:rsidR="00C16B81" w:rsidRDefault="0007320F" w:rsidP="009A41AE">
      <w:r>
        <w:t xml:space="preserve">- </w:t>
      </w:r>
      <w:r w:rsidR="00427020">
        <w:t>Phân tích dữ liệu</w:t>
      </w:r>
    </w:p>
    <w:p w14:paraId="6FE2CFCA" w14:textId="28082F81" w:rsidR="0007320F" w:rsidRDefault="0007320F" w:rsidP="0007320F">
      <w:pPr>
        <w:pStyle w:val="Heading2"/>
        <w:ind w:left="578" w:hanging="578"/>
      </w:pPr>
      <w:bookmarkStart w:id="10" w:name="_Toc484530876"/>
      <w:bookmarkStart w:id="11" w:name="_Toc74750655"/>
      <w:bookmarkStart w:id="12" w:name="_Toc164726740"/>
      <w:r>
        <w:t>GIỚI HẠN ĐỀ TÀI</w:t>
      </w:r>
      <w:bookmarkEnd w:id="10"/>
      <w:bookmarkEnd w:id="11"/>
      <w:bookmarkEnd w:id="12"/>
    </w:p>
    <w:p w14:paraId="6B4A6DA5" w14:textId="6C05FE9F" w:rsidR="00C16B81" w:rsidRDefault="00C16B81" w:rsidP="0007320F">
      <w:r>
        <w:t>Phạm vi giới hạn của đề tài:</w:t>
      </w:r>
    </w:p>
    <w:p w14:paraId="3D060596" w14:textId="0BE82015" w:rsidR="000F5087" w:rsidRDefault="000F5087" w:rsidP="0007320F">
      <w:r w:rsidRPr="000F5087">
        <w:t>Phạm vi của đề tài là sử dụng Python và các mô hình máy học để xây dựng hệ thống xác thực sinh trắc học đa nhân tố, chủ yếu tập trung vào việc xử lý hình ảnh và dữ liệu biometric từ các nguồn giới hạn. Đối tượng là tích hợp các phương pháp này vào các hệ thống lớn như PKI để đảm bảo tính bảo mật.</w:t>
      </w:r>
    </w:p>
    <w:p w14:paraId="1018748F" w14:textId="125F4480" w:rsidR="0007320F" w:rsidRDefault="0007320F" w:rsidP="0007320F">
      <w:pPr>
        <w:pStyle w:val="Heading2"/>
        <w:ind w:left="578" w:hanging="578"/>
      </w:pPr>
      <w:bookmarkStart w:id="13" w:name="_Toc484530877"/>
      <w:bookmarkStart w:id="14" w:name="_Toc74750656"/>
      <w:bookmarkStart w:id="15" w:name="_Toc164726741"/>
      <w:r>
        <w:t>PHƯƠNG PHÁP NGHIÊN CỨU</w:t>
      </w:r>
      <w:bookmarkEnd w:id="13"/>
      <w:bookmarkEnd w:id="14"/>
      <w:bookmarkEnd w:id="15"/>
    </w:p>
    <w:p w14:paraId="153C52B1" w14:textId="1306E5A3" w:rsidR="00C16B81" w:rsidRPr="009B248E" w:rsidRDefault="009B248E" w:rsidP="009B248E">
      <w:pPr>
        <w:rPr>
          <w:iCs/>
          <w:caps/>
        </w:rPr>
      </w:pPr>
      <w:bookmarkStart w:id="16" w:name="_Toc484530878"/>
      <w:r w:rsidRPr="009B248E">
        <w:rPr>
          <w:iCs/>
        </w:rPr>
        <w:t xml:space="preserve">Trong phần này, chúng tôi thiết kế mô hình nhận dạng khuôn mặt dựa trên mạng </w:t>
      </w:r>
      <w:r w:rsidR="009F62B7" w:rsidRPr="009B248E">
        <w:rPr>
          <w:iCs/>
        </w:rPr>
        <w:t>CNN</w:t>
      </w:r>
      <w:r w:rsidRPr="009B248E">
        <w:rPr>
          <w:iCs/>
        </w:rPr>
        <w:t xml:space="preserve">. Dựa trên các phương pháp nghiên cứu chính như phương pháp phân tích, tham khảo tài liệu, phương pháp tổng hợp tài liệu lý thuyết… </w:t>
      </w:r>
    </w:p>
    <w:p w14:paraId="463D0161" w14:textId="3321F8BA" w:rsidR="0007320F" w:rsidRDefault="0007320F" w:rsidP="00C16B81">
      <w:pPr>
        <w:pStyle w:val="Heading2"/>
      </w:pPr>
      <w:bookmarkStart w:id="17" w:name="_Toc74750657"/>
      <w:bookmarkStart w:id="18" w:name="_Toc164726742"/>
      <w:r>
        <w:lastRenderedPageBreak/>
        <w:t>ĐỐI TƯỢNG VÀ PHẠM VI NGHIÊN CỨU</w:t>
      </w:r>
      <w:bookmarkEnd w:id="16"/>
      <w:bookmarkEnd w:id="17"/>
      <w:bookmarkEnd w:id="18"/>
    </w:p>
    <w:p w14:paraId="2D6ABF1B" w14:textId="77777777" w:rsidR="0007320F" w:rsidRDefault="00891ECF" w:rsidP="009A41AE">
      <w:r>
        <w:t>C</w:t>
      </w:r>
      <w:r w:rsidR="0007320F">
        <w:t>ác đối tượng cần nghiên cứu và phạm vi nghiên cứu có thể giải quyết được đề tài</w:t>
      </w:r>
      <w:r>
        <w:t>:</w:t>
      </w:r>
    </w:p>
    <w:p w14:paraId="7332329E" w14:textId="77777777" w:rsidR="00891ECF" w:rsidRDefault="00891ECF" w:rsidP="009A41AE">
      <w:r>
        <w:t xml:space="preserve">- </w:t>
      </w:r>
      <w:r w:rsidR="00B85246">
        <w:t xml:space="preserve"> </w:t>
      </w:r>
      <w:r w:rsidRPr="00891ECF">
        <w:rPr>
          <w:i/>
          <w:iCs/>
        </w:rPr>
        <w:t>Đối tượng nghiên cứu</w:t>
      </w:r>
      <w:r>
        <w:rPr>
          <w:i/>
          <w:iCs/>
        </w:rPr>
        <w:t xml:space="preserve">: </w:t>
      </w:r>
      <w:r>
        <w:t>Trí tuệ nhân tạo, lập trình python.</w:t>
      </w:r>
    </w:p>
    <w:p w14:paraId="67CCBFFF" w14:textId="77777777" w:rsidR="00891ECF" w:rsidRPr="00891ECF" w:rsidRDefault="00891ECF" w:rsidP="00891ECF">
      <w:r>
        <w:t xml:space="preserve">- </w:t>
      </w:r>
      <w:r>
        <w:rPr>
          <w:i/>
          <w:iCs/>
        </w:rPr>
        <w:t xml:space="preserve">Phạm vi </w:t>
      </w:r>
      <w:r w:rsidRPr="00891ECF">
        <w:rPr>
          <w:i/>
          <w:iCs/>
        </w:rPr>
        <w:t>nghiên cứu</w:t>
      </w:r>
      <w:r>
        <w:rPr>
          <w:i/>
          <w:iCs/>
        </w:rPr>
        <w:t xml:space="preserve">: </w:t>
      </w:r>
      <w:r>
        <w:t>Mạng CNN, các module trong python: opencv, numpy, os, tensorflow, image.</w:t>
      </w:r>
    </w:p>
    <w:p w14:paraId="34EE895B" w14:textId="463D2E2F" w:rsidR="0007320F" w:rsidRDefault="0007320F" w:rsidP="009750AC">
      <w:pPr>
        <w:pStyle w:val="Heading2"/>
        <w:ind w:left="578" w:hanging="578"/>
      </w:pPr>
      <w:bookmarkStart w:id="19" w:name="_Toc484530879"/>
      <w:bookmarkStart w:id="20" w:name="_Toc74750658"/>
      <w:bookmarkStart w:id="21" w:name="_Toc164726743"/>
      <w:r>
        <w:t>BỐ CỤC QUYỂN BÁO CÁO</w:t>
      </w:r>
      <w:bookmarkEnd w:id="19"/>
      <w:bookmarkEnd w:id="20"/>
      <w:bookmarkEnd w:id="21"/>
    </w:p>
    <w:p w14:paraId="3E183B3B" w14:textId="77777777" w:rsidR="0007320F" w:rsidRDefault="00891ECF" w:rsidP="009A41AE">
      <w:r>
        <w:t>Nội dung báo cáo:</w:t>
      </w:r>
    </w:p>
    <w:p w14:paraId="42A511BD" w14:textId="509EA29F" w:rsidR="00B85246" w:rsidRPr="00476555" w:rsidRDefault="00476555" w:rsidP="009A41AE">
      <w:r w:rsidRPr="00476555">
        <w:t>CHƯƠNG 1:</w:t>
      </w:r>
      <w:r>
        <w:t xml:space="preserve"> GIỚI THIỆU</w:t>
      </w:r>
    </w:p>
    <w:p w14:paraId="51A64831" w14:textId="5F6D5D38" w:rsidR="00B85246" w:rsidRPr="00476555" w:rsidRDefault="00476555" w:rsidP="009A41AE">
      <w:r w:rsidRPr="00476555">
        <w:t>CHƯƠNG 2:</w:t>
      </w:r>
      <w:r>
        <w:t xml:space="preserve"> CƠ SỞ LÝ THUYẾT</w:t>
      </w:r>
    </w:p>
    <w:p w14:paraId="732C530B" w14:textId="7812CE5C" w:rsidR="00B85246" w:rsidRPr="00476555" w:rsidRDefault="00476555" w:rsidP="009A41AE">
      <w:r w:rsidRPr="00476555">
        <w:t>CHƯƠNG 3:</w:t>
      </w:r>
      <w:r>
        <w:t xml:space="preserve"> XÂY DỤNG CHƯƠNG TRÌNH</w:t>
      </w:r>
    </w:p>
    <w:p w14:paraId="067AC5A2" w14:textId="74457067" w:rsidR="00B85246" w:rsidRPr="00476555" w:rsidRDefault="00476555" w:rsidP="009A41AE">
      <w:r w:rsidRPr="00476555">
        <w:t>CHƯƠNG 4:</w:t>
      </w:r>
      <w:r>
        <w:t xml:space="preserve"> KẾT QUẢ THÍ NGHIỆM</w:t>
      </w:r>
    </w:p>
    <w:p w14:paraId="2C0949B4" w14:textId="77777777" w:rsidR="00891ECF" w:rsidRDefault="00891ECF" w:rsidP="009A41AE"/>
    <w:p w14:paraId="7B5D44E5" w14:textId="77777777" w:rsidR="0007320F" w:rsidRDefault="0007320F" w:rsidP="009A41AE"/>
    <w:p w14:paraId="41FD29DF" w14:textId="1424EEFD" w:rsidR="007D5FA1" w:rsidRPr="00123AE8" w:rsidRDefault="00C16B81" w:rsidP="007D5FA1">
      <w:pPr>
        <w:pStyle w:val="Heading1"/>
        <w:rPr>
          <w:sz w:val="36"/>
          <w:szCs w:val="36"/>
        </w:rPr>
      </w:pPr>
      <w:r>
        <w:br w:type="page"/>
      </w:r>
      <w:bookmarkStart w:id="22" w:name="_Toc484530880"/>
      <w:bookmarkStart w:id="23" w:name="_Toc74750659"/>
      <w:bookmarkStart w:id="24" w:name="_Toc164726744"/>
      <w:r w:rsidR="009750AC" w:rsidRPr="00123AE8">
        <w:rPr>
          <w:sz w:val="36"/>
          <w:szCs w:val="36"/>
        </w:rPr>
        <w:lastRenderedPageBreak/>
        <w:t>CƠ SỞ LÝ THUYẾT</w:t>
      </w:r>
      <w:bookmarkEnd w:id="22"/>
      <w:bookmarkEnd w:id="23"/>
      <w:bookmarkEnd w:id="24"/>
    </w:p>
    <w:p w14:paraId="2EA54BAB" w14:textId="7C8575FA" w:rsidR="007D5FA1" w:rsidRDefault="00B85246" w:rsidP="007D5FA1">
      <w:pPr>
        <w:pStyle w:val="Heading2"/>
      </w:pPr>
      <w:bookmarkStart w:id="25" w:name="_Toc74750660"/>
      <w:bookmarkStart w:id="26" w:name="_Toc164726745"/>
      <w:r>
        <w:t>Giới thiệu</w:t>
      </w:r>
      <w:bookmarkEnd w:id="25"/>
      <w:r w:rsidR="008F3772">
        <w:t xml:space="preserve"> về sinh trắc học</w:t>
      </w:r>
      <w:bookmarkEnd w:id="26"/>
    </w:p>
    <w:p w14:paraId="270BFA33" w14:textId="772E86CB" w:rsidR="00D209C6" w:rsidRPr="00D209C6" w:rsidRDefault="00D209C6" w:rsidP="00FE5FFD">
      <w:pPr>
        <w:ind w:firstLine="720"/>
      </w:pPr>
      <w:r w:rsidRPr="00D209C6">
        <w:t>Sinh trắc học đo các đặc điểm hành vi và vật lý độc nhất của con người như vân tay, giọng nói, và mống mắt, từ đó xác định và phân biệt cá nhân. Công nghệ này giúp tránh rủi ro như mất mật khẩu bằng cách sử dụng các thiết bị tự động. Hiện nay, các công nghệ như nhận diện khuôn mặt, vân tay, và mống mắt đang được sử dụng, cùng với việc phát triển các phương pháp như gân mu bàn tay, DNA, và dáng điệu. Mục tiêu là kết hợp nhiều công nghệ sinh trắc với nhau và tích hợp chúng vào hệ thống PKI để tạo ra hệ thống BioPKI đảm bảo tính bảo mật và xác thực trong hoạt động mạng.</w:t>
      </w:r>
    </w:p>
    <w:p w14:paraId="724A3552" w14:textId="6C24702D" w:rsidR="00C44EC4" w:rsidRDefault="00BD1C5C" w:rsidP="00FE5FFD">
      <w:pPr>
        <w:pStyle w:val="Heading2"/>
      </w:pPr>
      <w:bookmarkStart w:id="27" w:name="_Toc164726746"/>
      <w:r>
        <w:t>Hệ thống sinh trắc học</w:t>
      </w:r>
      <w:bookmarkEnd w:id="27"/>
    </w:p>
    <w:p w14:paraId="0ADA78D8" w14:textId="7B86A13D" w:rsidR="00614C5E" w:rsidRDefault="00D0128D" w:rsidP="00FE5FFD">
      <w:pPr>
        <w:pStyle w:val="Heading3"/>
      </w:pPr>
      <w:bookmarkStart w:id="28" w:name="_Toc164726747"/>
      <w:r w:rsidRPr="00D0128D">
        <w:t>Khái quát về hệ thống sinh trắc học</w:t>
      </w:r>
      <w:bookmarkEnd w:id="28"/>
    </w:p>
    <w:p w14:paraId="148BE5A8" w14:textId="77777777" w:rsidR="008A6408" w:rsidRPr="00F4020C" w:rsidRDefault="008A6408" w:rsidP="00FE5FFD">
      <w:pPr>
        <w:rPr>
          <w:szCs w:val="26"/>
        </w:rPr>
      </w:pPr>
      <w:r w:rsidRPr="00F4020C">
        <w:rPr>
          <w:szCs w:val="26"/>
        </w:rPr>
        <w:t>Hệ thống sinh trắc học (Biometric System) thực chất là một hệ nhận dạng dự</w:t>
      </w:r>
      <w:r>
        <w:rPr>
          <w:szCs w:val="26"/>
        </w:rPr>
        <w:t xml:space="preserve">a trên các </w:t>
      </w:r>
      <w:r w:rsidRPr="00F4020C">
        <w:rPr>
          <w:szCs w:val="26"/>
        </w:rPr>
        <w:t>đặc điểm về hành vi hay thuộc tính vật lý của người cần nhận dạng [9]. Hệ thống sinh trắ</w:t>
      </w:r>
      <w:r>
        <w:rPr>
          <w:szCs w:val="26"/>
        </w:rPr>
        <w:t xml:space="preserve">c </w:t>
      </w:r>
      <w:r w:rsidRPr="00F4020C">
        <w:rPr>
          <w:szCs w:val="26"/>
        </w:rPr>
        <w:t>học được phân ra thành hai loại chính [13]:</w:t>
      </w:r>
    </w:p>
    <w:p w14:paraId="55F61F11" w14:textId="77777777" w:rsidR="008A6408" w:rsidRPr="00F4020C" w:rsidRDefault="008A6408" w:rsidP="00FE5FFD">
      <w:pPr>
        <w:rPr>
          <w:szCs w:val="26"/>
        </w:rPr>
      </w:pPr>
      <w:r w:rsidRPr="00F4020C">
        <w:rPr>
          <w:szCs w:val="26"/>
        </w:rPr>
        <w:t>• Hệ thẩm định (Verification): Hệ thống thực hiện đối sánh 1-1 giữa mẫu sinh trắc học thu</w:t>
      </w:r>
    </w:p>
    <w:p w14:paraId="5E12C27D" w14:textId="77777777" w:rsidR="008A6408" w:rsidRPr="00F4020C" w:rsidRDefault="008A6408" w:rsidP="00FE5FFD">
      <w:pPr>
        <w:rPr>
          <w:szCs w:val="26"/>
        </w:rPr>
      </w:pPr>
      <w:r w:rsidRPr="00F4020C">
        <w:rPr>
          <w:szCs w:val="26"/>
        </w:rPr>
        <w:t>nhận được (Biometric sample) với mẫu dạng sinh trắc họ</w:t>
      </w:r>
      <w:r>
        <w:rPr>
          <w:szCs w:val="26"/>
        </w:rPr>
        <w:t xml:space="preserve">c (biometric template) đã có </w:t>
      </w:r>
      <w:r w:rsidRPr="00F4020C">
        <w:rPr>
          <w:szCs w:val="26"/>
        </w:rPr>
        <w:t>trong hệ thống từ trước. Kết quả trả lời câu hỏi mẫu sinh trắc thu nhận có liên quan tớ</w:t>
      </w:r>
      <w:r>
        <w:rPr>
          <w:szCs w:val="26"/>
        </w:rPr>
        <w:t xml:space="preserve">i </w:t>
      </w:r>
      <w:r w:rsidRPr="00F4020C">
        <w:rPr>
          <w:szCs w:val="26"/>
        </w:rPr>
        <w:t>mẫu dạng sinh trắc hay không, thông thường trong hệ thẩm định kết hợp vớ</w:t>
      </w:r>
      <w:r>
        <w:rPr>
          <w:szCs w:val="26"/>
        </w:rPr>
        <w:t xml:space="preserve">i thông tin </w:t>
      </w:r>
      <w:r w:rsidRPr="00F4020C">
        <w:rPr>
          <w:szCs w:val="26"/>
        </w:rPr>
        <w:t>định danh chủ thể thực hiện chức năng xác thực thẩm định sinh trắc (Authentication).</w:t>
      </w:r>
    </w:p>
    <w:p w14:paraId="10BC2428" w14:textId="77777777" w:rsidR="008A6408" w:rsidRPr="00F4020C" w:rsidRDefault="008A6408" w:rsidP="00FE5FFD">
      <w:pPr>
        <w:rPr>
          <w:szCs w:val="26"/>
        </w:rPr>
      </w:pPr>
      <w:r w:rsidRPr="00F4020C">
        <w:rPr>
          <w:szCs w:val="26"/>
        </w:rPr>
        <w:t>Trong hệ xác thưc thẩm định đòi hỏi cao về độ chính xác để kết quả trả lời câu hỏ</w:t>
      </w:r>
      <w:r>
        <w:rPr>
          <w:szCs w:val="26"/>
        </w:rPr>
        <w:t xml:space="preserve">i “sinh </w:t>
      </w:r>
      <w:r w:rsidRPr="00F4020C">
        <w:rPr>
          <w:szCs w:val="26"/>
        </w:rPr>
        <w:t>trắc học sống thu nhận được (biometric sample) có phải là sinh trắc của chủ thể</w:t>
      </w:r>
      <w:r>
        <w:rPr>
          <w:szCs w:val="26"/>
        </w:rPr>
        <w:t xml:space="preserve"> đã lưu </w:t>
      </w:r>
      <w:r w:rsidRPr="00F4020C">
        <w:rPr>
          <w:szCs w:val="26"/>
        </w:rPr>
        <w:t>trong hệ thống không?”</w:t>
      </w:r>
    </w:p>
    <w:p w14:paraId="1CC3D7D8" w14:textId="77777777" w:rsidR="008A6408" w:rsidRPr="00F4020C" w:rsidRDefault="008A6408" w:rsidP="00FE5FFD">
      <w:pPr>
        <w:rPr>
          <w:szCs w:val="26"/>
        </w:rPr>
      </w:pPr>
      <w:r w:rsidRPr="00F4020C">
        <w:rPr>
          <w:szCs w:val="26"/>
        </w:rPr>
        <w:t>• Nhận dạng (Identification, Recognition): Hệ thống thực hiện chức năng tìm kiếm (1-n)</w:t>
      </w:r>
    </w:p>
    <w:p w14:paraId="203C2D9F" w14:textId="77777777" w:rsidR="008A6408" w:rsidRPr="00F4020C" w:rsidRDefault="008A6408" w:rsidP="00FE5FFD">
      <w:pPr>
        <w:rPr>
          <w:szCs w:val="26"/>
        </w:rPr>
      </w:pPr>
      <w:r w:rsidRPr="00F4020C">
        <w:rPr>
          <w:szCs w:val="26"/>
        </w:rPr>
        <w:lastRenderedPageBreak/>
        <w:t>từ một cơ sở dữ liệu đề tìm một mẫu sinh trắc cụ thể trong các mẫu khuôn dạng sinh trắ</w:t>
      </w:r>
      <w:r>
        <w:rPr>
          <w:szCs w:val="26"/>
        </w:rPr>
        <w:t xml:space="preserve">c </w:t>
      </w:r>
      <w:r w:rsidRPr="00F4020C">
        <w:rPr>
          <w:szCs w:val="26"/>
        </w:rPr>
        <w:t>thu thập từ trước và sau đó thực hiện đối sánh xấp xỉ để nhận dạng phân lớp</w:t>
      </w:r>
    </w:p>
    <w:p w14:paraId="3FAEF06C" w14:textId="77777777" w:rsidR="008A6408" w:rsidRPr="00F4020C" w:rsidRDefault="008A6408" w:rsidP="00FE5FFD">
      <w:pPr>
        <w:rPr>
          <w:szCs w:val="26"/>
        </w:rPr>
      </w:pPr>
      <w:r w:rsidRPr="00F4020C">
        <w:rPr>
          <w:szCs w:val="26"/>
        </w:rPr>
        <w:t>(Classification) hoặc nhận dạng đồng nhất (Identification), ví dụ như việc tìm mẫu vân tay</w:t>
      </w:r>
    </w:p>
    <w:p w14:paraId="354A39E6" w14:textId="77777777" w:rsidR="008A6408" w:rsidRPr="00F4020C" w:rsidRDefault="008A6408" w:rsidP="00FE5FFD">
      <w:pPr>
        <w:rPr>
          <w:szCs w:val="26"/>
        </w:rPr>
      </w:pPr>
      <w:r w:rsidRPr="00F4020C">
        <w:rPr>
          <w:szCs w:val="26"/>
        </w:rPr>
        <w:t>tội phạm trong hồ sơ các vân tay, từ đó xác định danh tính của chủ sở hữu vân tay.</w:t>
      </w:r>
    </w:p>
    <w:p w14:paraId="7B9BFE26" w14:textId="16FCA65D" w:rsidR="008A6408" w:rsidRPr="00F4020C" w:rsidRDefault="008A6408" w:rsidP="00FE5FFD">
      <w:pPr>
        <w:rPr>
          <w:szCs w:val="26"/>
        </w:rPr>
      </w:pPr>
      <w:r w:rsidRPr="00F4020C">
        <w:rPr>
          <w:szCs w:val="26"/>
        </w:rPr>
        <w:t>• Sơ đồ khối chức năng của 2 loại hệ thống sinh trắc được minh họ</w:t>
      </w:r>
      <w:r w:rsidR="00C0709D">
        <w:rPr>
          <w:szCs w:val="26"/>
        </w:rPr>
        <w:t xml:space="preserve">a trong Hình </w:t>
      </w:r>
      <w:r>
        <w:rPr>
          <w:szCs w:val="26"/>
        </w:rPr>
        <w:t xml:space="preserve">Các </w:t>
      </w:r>
      <w:r w:rsidRPr="00F4020C">
        <w:rPr>
          <w:szCs w:val="26"/>
        </w:rPr>
        <w:t>thành phần chức năng chủ yếu của hệ thống sinh trắc học [13]:</w:t>
      </w:r>
    </w:p>
    <w:p w14:paraId="2A71F097" w14:textId="77777777" w:rsidR="008A6408" w:rsidRPr="00F4020C" w:rsidRDefault="008A6408" w:rsidP="00FE5FFD">
      <w:pPr>
        <w:rPr>
          <w:szCs w:val="26"/>
        </w:rPr>
      </w:pPr>
      <w:r w:rsidRPr="00F4020C">
        <w:rPr>
          <w:szCs w:val="26"/>
        </w:rPr>
        <w:t>- Thu nhận (Sensor, Capture): thu nhập mẫu sinh trắc học và biểu diễn dưới dạng số hóa.</w:t>
      </w:r>
    </w:p>
    <w:p w14:paraId="7027A333" w14:textId="77777777" w:rsidR="008A6408" w:rsidRPr="00F4020C" w:rsidRDefault="008A6408" w:rsidP="00FE5FFD">
      <w:pPr>
        <w:rPr>
          <w:szCs w:val="26"/>
        </w:rPr>
      </w:pPr>
      <w:r w:rsidRPr="00F4020C">
        <w:rPr>
          <w:szCs w:val="26"/>
        </w:rPr>
        <w:t>- Xử lý và trích chọn đặc trưng (Feature Extraction): Thực hiện các phép xử lý phân tích và</w:t>
      </w:r>
    </w:p>
    <w:p w14:paraId="3BACCD45" w14:textId="77777777" w:rsidR="008A6408" w:rsidRDefault="008A6408" w:rsidP="00FE5FFD">
      <w:pPr>
        <w:rPr>
          <w:szCs w:val="26"/>
        </w:rPr>
      </w:pPr>
      <w:r w:rsidRPr="00F4020C">
        <w:rPr>
          <w:szCs w:val="26"/>
        </w:rPr>
        <w:t>trích chọn các đặc trưng từ mẫu sinh trắc học.</w:t>
      </w:r>
    </w:p>
    <w:p w14:paraId="6F4B9FB6" w14:textId="77777777" w:rsidR="008A6408" w:rsidRPr="003D4AC7" w:rsidRDefault="008A6408" w:rsidP="00FE5FFD">
      <w:pPr>
        <w:rPr>
          <w:szCs w:val="26"/>
        </w:rPr>
      </w:pPr>
      <w:r w:rsidRPr="003D4AC7">
        <w:rPr>
          <w:szCs w:val="26"/>
        </w:rPr>
        <w:t>- Đối sánh (Matching): thực hiện so sánh các đặc trưng vừa trích chọn với khuôn mẫu sinh</w:t>
      </w:r>
    </w:p>
    <w:p w14:paraId="433B0C8B" w14:textId="77777777" w:rsidR="008A6408" w:rsidRPr="003D4AC7" w:rsidRDefault="008A6408" w:rsidP="00FE5FFD">
      <w:pPr>
        <w:rPr>
          <w:szCs w:val="26"/>
        </w:rPr>
      </w:pPr>
      <w:r w:rsidRPr="003D4AC7">
        <w:rPr>
          <w:szCs w:val="26"/>
        </w:rPr>
        <w:t>trắc đã có trước.</w:t>
      </w:r>
    </w:p>
    <w:p w14:paraId="4B5CFB0D" w14:textId="77777777" w:rsidR="008A6408" w:rsidRPr="003D4AC7" w:rsidRDefault="008A6408" w:rsidP="00FE5FFD">
      <w:pPr>
        <w:rPr>
          <w:szCs w:val="26"/>
        </w:rPr>
      </w:pPr>
      <w:r w:rsidRPr="003D4AC7">
        <w:rPr>
          <w:szCs w:val="26"/>
        </w:rPr>
        <w:t>- Ra quyết định (Decision): dựa trên kết quả đối sánh sẽ khẳng định danh tính người dùng</w:t>
      </w:r>
    </w:p>
    <w:p w14:paraId="4917F14C" w14:textId="77777777" w:rsidR="008A6408" w:rsidRPr="003D4AC7" w:rsidRDefault="008A6408" w:rsidP="00FE5FFD">
      <w:pPr>
        <w:rPr>
          <w:szCs w:val="26"/>
        </w:rPr>
      </w:pPr>
      <w:r w:rsidRPr="003D4AC7">
        <w:rPr>
          <w:szCs w:val="26"/>
        </w:rPr>
        <w:t>(với hệ nhận dạng) hoặc là một câu trả lời đúng hoặc sai về mẫu sinh trắc học so với</w:t>
      </w:r>
    </w:p>
    <w:p w14:paraId="3690C6B4" w14:textId="77777777" w:rsidR="008A6408" w:rsidRPr="003D4AC7" w:rsidRDefault="008A6408" w:rsidP="00FE5FFD">
      <w:pPr>
        <w:rPr>
          <w:szCs w:val="26"/>
        </w:rPr>
      </w:pPr>
      <w:r w:rsidRPr="003D4AC7">
        <w:rPr>
          <w:szCs w:val="26"/>
        </w:rPr>
        <w:t>khuôn mẫu sinh trăc có từ trước (với hệ thẩm định).</w:t>
      </w:r>
    </w:p>
    <w:p w14:paraId="6B23B5EA" w14:textId="77777777" w:rsidR="008A6408" w:rsidRPr="003D4AC7" w:rsidRDefault="008A6408" w:rsidP="00FE5FFD">
      <w:pPr>
        <w:rPr>
          <w:szCs w:val="26"/>
        </w:rPr>
      </w:pPr>
      <w:r w:rsidRPr="003D4AC7">
        <w:rPr>
          <w:szCs w:val="26"/>
        </w:rPr>
        <w:t>• Hoạt động của hệ thống sinh trắc bao gồm 2 giai đoạn cơ bản:</w:t>
      </w:r>
    </w:p>
    <w:p w14:paraId="5406B9A2" w14:textId="77777777" w:rsidR="008A6408" w:rsidRPr="003D4AC7" w:rsidRDefault="008A6408" w:rsidP="00FE5FFD">
      <w:pPr>
        <w:rPr>
          <w:szCs w:val="26"/>
        </w:rPr>
      </w:pPr>
      <w:r w:rsidRPr="003D4AC7">
        <w:rPr>
          <w:szCs w:val="26"/>
        </w:rPr>
        <w:t xml:space="preserve"> - Đăng ký (Enrollment): Đăng ký mẫu sinh trắc vào hệ thống</w:t>
      </w:r>
    </w:p>
    <w:p w14:paraId="210C5DC9" w14:textId="77777777" w:rsidR="008A6408" w:rsidRDefault="008A6408" w:rsidP="00FE5FFD">
      <w:pPr>
        <w:rPr>
          <w:szCs w:val="26"/>
        </w:rPr>
      </w:pPr>
      <w:r w:rsidRPr="003D4AC7">
        <w:rPr>
          <w:szCs w:val="26"/>
        </w:rPr>
        <w:t xml:space="preserve"> - Thẩm định hoặc nhận dạng (Verification/ Identification)</w:t>
      </w:r>
    </w:p>
    <w:p w14:paraId="76E48D94" w14:textId="4F17F0C6" w:rsidR="008A6408" w:rsidRDefault="008A6408" w:rsidP="00FE5FFD">
      <w:pPr>
        <w:ind w:firstLine="0"/>
      </w:pPr>
      <w:r w:rsidRPr="003D4AC7">
        <w:rPr>
          <w:noProof/>
          <w:szCs w:val="26"/>
        </w:rPr>
        <w:lastRenderedPageBreak/>
        <w:drawing>
          <wp:inline distT="0" distB="0" distL="0" distR="0" wp14:anchorId="431956F9" wp14:editId="4F7D4EAD">
            <wp:extent cx="5219700" cy="3048000"/>
            <wp:effectExtent l="19050" t="19050" r="19050" b="1905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20428" cy="3048425"/>
                    </a:xfrm>
                    <a:prstGeom prst="rect">
                      <a:avLst/>
                    </a:prstGeom>
                    <a:ln>
                      <a:solidFill>
                        <a:schemeClr val="tx1"/>
                      </a:solidFill>
                    </a:ln>
                  </pic:spPr>
                </pic:pic>
              </a:graphicData>
            </a:graphic>
          </wp:inline>
        </w:drawing>
      </w:r>
    </w:p>
    <w:p w14:paraId="5E55F6DE" w14:textId="77777777" w:rsidR="008A6408" w:rsidRDefault="008A6408" w:rsidP="00FE5FFD">
      <w:pPr>
        <w:jc w:val="center"/>
        <w:rPr>
          <w:i/>
          <w:szCs w:val="26"/>
        </w:rPr>
      </w:pPr>
      <w:r w:rsidRPr="003D4AC7">
        <w:rPr>
          <w:i/>
          <w:szCs w:val="26"/>
        </w:rPr>
        <w:t>Hình 2.1. Sơ đồ khối chức năng của 2 loại hệ thống sinh trắc.</w:t>
      </w:r>
    </w:p>
    <w:p w14:paraId="647CA8E1" w14:textId="77777777" w:rsidR="008A6408" w:rsidRPr="008A6408" w:rsidRDefault="008A6408" w:rsidP="00FE5FFD">
      <w:pPr>
        <w:ind w:firstLine="0"/>
      </w:pPr>
    </w:p>
    <w:p w14:paraId="3B985A45" w14:textId="7AF5FACA" w:rsidR="00614C5E" w:rsidRDefault="00F34F13" w:rsidP="00FE5FFD">
      <w:pPr>
        <w:pStyle w:val="Heading3"/>
      </w:pPr>
      <w:bookmarkStart w:id="29" w:name="_Toc164726748"/>
      <w:r w:rsidRPr="00F34F13">
        <w:t>Các đặc điểm của hệ thống sinh trắc học</w:t>
      </w:r>
      <w:bookmarkEnd w:id="29"/>
    </w:p>
    <w:p w14:paraId="2A86F4DA" w14:textId="48DA0517" w:rsidR="005B5C9F" w:rsidRPr="005B5C9F" w:rsidRDefault="005B5C9F" w:rsidP="00FE5FFD">
      <w:pPr>
        <w:pStyle w:val="ListParagraph"/>
        <w:numPr>
          <w:ilvl w:val="0"/>
          <w:numId w:val="31"/>
        </w:numPr>
        <w:spacing w:line="360" w:lineRule="auto"/>
      </w:pPr>
      <w:r w:rsidRPr="005B5C9F">
        <w:t>Các vấn đề về thu nhận và biểu diễn mẫu sinh trắc như sau:</w:t>
      </w:r>
    </w:p>
    <w:p w14:paraId="166C1C60" w14:textId="716E6364" w:rsidR="005B5C9F" w:rsidRPr="005B5C9F" w:rsidRDefault="005B5C9F" w:rsidP="00FE5FFD">
      <w:pPr>
        <w:ind w:firstLine="0"/>
      </w:pPr>
      <w:r w:rsidRPr="005B5C9F">
        <w:t>Xác thực bằng mật khẩu truyền thống dùng Password không cần sử dụng các phương pháp nhận dạng mẫu phức tạp, mà chỉ cần đối sánh trực tiếp mật khẩu. Cơ chế này cho phép xây dựng hệ xác thức mật khẩu đảm bảo tính chính xác, ổn định, hiệu quả đúng như thiết kế. Tuy nhiên vấn đề không an toàn và điểm yếu nhất của hệ thống là thông thường mật khẩu chỉ gồm 6-8 ký tự, mật khẩu này dẽ dàng bị đánh cắp, bị quên hay bị mạo danh, khi xảy ra mất an toàn mật khẩu, toàn bộ hệ thống an toàn của hệ thống sẽ sụp đổ. Đối với sinh trắc học, mẫu sinh trắc có tính bền vững cao, khó giả mạo dịnh danh và chp phép đảm bảo an toàn cho hệ thông. Mặt khác khi thu nhận các mẫu sinh trắc sống và xử lý biểu diễn trích chọn đặc trưng, các kết quả này phụ thuộc rất nhiều vào yếu tố như phương pháp lấy mẫu,</w:t>
      </w:r>
    </w:p>
    <w:p w14:paraId="4C8945CC" w14:textId="77777777" w:rsidR="005B5C9F" w:rsidRPr="005B5C9F" w:rsidRDefault="005B5C9F" w:rsidP="00FE5FFD">
      <w:pPr>
        <w:ind w:firstLine="0"/>
      </w:pPr>
      <w:r w:rsidRPr="005B5C9F">
        <w:t>môi trường lấy mẫu, trạng thái tương tác của người lấy mẫu với thiết bị và tùy theo loại sinh</w:t>
      </w:r>
    </w:p>
    <w:p w14:paraId="4947826B" w14:textId="77777777" w:rsidR="005B5C9F" w:rsidRPr="005B5C9F" w:rsidRDefault="005B5C9F" w:rsidP="00FE5FFD">
      <w:pPr>
        <w:ind w:firstLine="0"/>
      </w:pPr>
      <w:r w:rsidRPr="005B5C9F">
        <w:t>trắc thu nhận [7,10].</w:t>
      </w:r>
    </w:p>
    <w:p w14:paraId="57631E82" w14:textId="77777777" w:rsidR="005B5C9F" w:rsidRPr="005B5C9F" w:rsidRDefault="005B5C9F" w:rsidP="00FE5FFD">
      <w:pPr>
        <w:ind w:firstLine="0"/>
      </w:pPr>
      <w:r w:rsidRPr="005B5C9F">
        <w:t>• Thu nhận mẫu sinh trắc không ổn định</w:t>
      </w:r>
    </w:p>
    <w:p w14:paraId="109640B0" w14:textId="77777777" w:rsidR="005B5C9F" w:rsidRPr="005B5C9F" w:rsidRDefault="005B5C9F" w:rsidP="00FE5FFD">
      <w:pPr>
        <w:ind w:firstLine="0"/>
      </w:pPr>
      <w:r w:rsidRPr="005B5C9F">
        <w:lastRenderedPageBreak/>
        <w:t>Như đã nói, tín hiệu sinh trắc học thu nhận được phụ thuộc vào đặc trưng sinh lý, hành vi tương tác của người dùng… Ví dụ như với thu nhận mẫu vân tay từ máy quét (trường hợp thu nhận mẫu được coi là lý tưởng nhất), sự khác nhau về lực ấn của ngón tay lên thiết bị quét, vị trí ấn ngón tay lên mặt phẳng quét đều ảnh hưởng tới kết quả thu nhận ảnh vân tay. Vì các ngón tay không phải là đối tượng cố định và quá trình chiếu bề mặt đầu ngón tay lên mặt phẳng quét không tuyệt đối chính xác, nên với lực ấn khác nhau, các phần khác nhau của vân tay sẽ được quét như ví dụ ở hình dưới đây:</w:t>
      </w:r>
    </w:p>
    <w:p w14:paraId="6F3C6325" w14:textId="77777777" w:rsidR="005B5C9F" w:rsidRPr="005B5C9F" w:rsidRDefault="005B5C9F" w:rsidP="00FE5FFD">
      <w:pPr>
        <w:ind w:firstLine="0"/>
        <w:jc w:val="center"/>
      </w:pPr>
      <w:r w:rsidRPr="005B5C9F">
        <w:rPr>
          <w:noProof/>
        </w:rPr>
        <w:drawing>
          <wp:inline distT="0" distB="0" distL="0" distR="0" wp14:anchorId="0A3B3B4D" wp14:editId="1D5E9D64">
            <wp:extent cx="2019582" cy="1381318"/>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9582" cy="1381318"/>
                    </a:xfrm>
                    <a:prstGeom prst="rect">
                      <a:avLst/>
                    </a:prstGeom>
                  </pic:spPr>
                </pic:pic>
              </a:graphicData>
            </a:graphic>
          </wp:inline>
        </w:drawing>
      </w:r>
    </w:p>
    <w:p w14:paraId="7AB48005" w14:textId="77777777" w:rsidR="005B5C9F" w:rsidRPr="005B5C9F" w:rsidRDefault="005B5C9F" w:rsidP="00FE5FFD">
      <w:pPr>
        <w:ind w:firstLine="0"/>
        <w:jc w:val="center"/>
        <w:rPr>
          <w:i/>
        </w:rPr>
      </w:pPr>
      <w:r w:rsidRPr="005B5C9F">
        <w:rPr>
          <w:i/>
        </w:rPr>
        <w:t>Hình 2.2. Thu nhận mẫu sinh trắc không ổn định</w:t>
      </w:r>
    </w:p>
    <w:p w14:paraId="79A02A23" w14:textId="77777777" w:rsidR="005B5C9F" w:rsidRPr="005B5C9F" w:rsidRDefault="005B5C9F" w:rsidP="00FE5FFD">
      <w:pPr>
        <w:ind w:firstLine="0"/>
      </w:pPr>
      <w:r w:rsidRPr="005B5C9F">
        <w:t>Đối với nhận dạng khuôn mặt, do góc chụp hình khuôn mặt không thể tuyệt đối giống nhau ở</w:t>
      </w:r>
    </w:p>
    <w:p w14:paraId="107D7754" w14:textId="77777777" w:rsidR="005B5C9F" w:rsidRPr="005B5C9F" w:rsidRDefault="005B5C9F" w:rsidP="00FE5FFD">
      <w:pPr>
        <w:ind w:firstLine="0"/>
      </w:pPr>
      <w:r w:rsidRPr="005B5C9F">
        <w:t>mọi lần lấy mẫu, nên kết quả lấy mẫu phụ thuộc vào vị trí chụp hình khuôn mặt. Vì thế các</w:t>
      </w:r>
    </w:p>
    <w:p w14:paraId="385799AC" w14:textId="77777777" w:rsidR="005B5C9F" w:rsidRPr="005B5C9F" w:rsidRDefault="005B5C9F" w:rsidP="00FE5FFD">
      <w:pPr>
        <w:ind w:firstLine="0"/>
      </w:pPr>
      <w:r w:rsidRPr="005B5C9F">
        <w:t>mẫu thu được đều có sự khác với nhau.</w:t>
      </w:r>
    </w:p>
    <w:p w14:paraId="13AF3241" w14:textId="77777777" w:rsidR="005B5C9F" w:rsidRPr="005B5C9F" w:rsidRDefault="005B5C9F" w:rsidP="00FE5FFD">
      <w:pPr>
        <w:ind w:firstLine="0"/>
      </w:pPr>
      <w:r w:rsidRPr="005B5C9F">
        <w:t>• Thay đổi của đặc trưng sinh trắc</w:t>
      </w:r>
    </w:p>
    <w:p w14:paraId="4327A820" w14:textId="77777777" w:rsidR="005B5C9F" w:rsidRPr="005B5C9F" w:rsidRDefault="005B5C9F" w:rsidP="00FE5FFD">
      <w:pPr>
        <w:ind w:firstLine="0"/>
      </w:pPr>
      <w:r w:rsidRPr="005B5C9F">
        <w:t xml:space="preserve"> Ngoài việc khó khăn về quá trình thu nhận, đặc sinh trắc học còn bị ảnh hưởng bởi</w:t>
      </w:r>
    </w:p>
    <w:p w14:paraId="6369BC86" w14:textId="77777777" w:rsidR="005B5C9F" w:rsidRPr="005B5C9F" w:rsidRDefault="005B5C9F" w:rsidP="00FE5FFD">
      <w:pPr>
        <w:ind w:firstLine="0"/>
      </w:pPr>
      <w:r w:rsidRPr="005B5C9F">
        <w:t>ngoại cảnh bên ngoài. Với vân tay, các hoạt động làm việc, tai nạn lao động… đều tác động</w:t>
      </w:r>
    </w:p>
    <w:p w14:paraId="6A7245E8" w14:textId="77777777" w:rsidR="005B5C9F" w:rsidRPr="005B5C9F" w:rsidRDefault="005B5C9F" w:rsidP="00FE5FFD">
      <w:pPr>
        <w:ind w:firstLine="0"/>
      </w:pPr>
      <w:r w:rsidRPr="005B5C9F">
        <w:t>tới chất lượng hình ảnh trên đầu ngón tay. Kết quả thu nhận còn thay đổi khi người dùng có</w:t>
      </w:r>
    </w:p>
    <w:p w14:paraId="3CF0BE55" w14:textId="77777777" w:rsidR="005B5C9F" w:rsidRPr="005B5C9F" w:rsidRDefault="005B5C9F" w:rsidP="00FE5FFD">
      <w:pPr>
        <w:ind w:firstLine="0"/>
      </w:pPr>
      <w:r w:rsidRPr="005B5C9F">
        <w:t>đeo đồ trang sức, ví dụ như nhẫn khi nhận dạng hình dáng bàn tay. Nhận dạng khuôn mặt có</w:t>
      </w:r>
    </w:p>
    <w:p w14:paraId="7AC28FAD" w14:textId="77777777" w:rsidR="005B5C9F" w:rsidRPr="005B5C9F" w:rsidRDefault="005B5C9F" w:rsidP="00FE5FFD">
      <w:pPr>
        <w:ind w:firstLine="0"/>
      </w:pPr>
      <w:r w:rsidRPr="005B5C9F">
        <w:t>thể gặp khó khăn sau một khoảng thời gian vì độ dài và kiểu tóc, râu người dùng thay đổi,</w:t>
      </w:r>
    </w:p>
    <w:p w14:paraId="150EE705" w14:textId="77777777" w:rsidR="005B5C9F" w:rsidRPr="005B5C9F" w:rsidRDefault="005B5C9F" w:rsidP="00FE5FFD">
      <w:pPr>
        <w:ind w:firstLine="0"/>
      </w:pPr>
      <w:r w:rsidRPr="005B5C9F">
        <w:lastRenderedPageBreak/>
        <w:t>hoặc bị tai nạn ảnh hưởng tới khuôn mặt… Tất cả các tác động ngoại cảnh đều thay đổi lớn</w:t>
      </w:r>
    </w:p>
    <w:p w14:paraId="77C1785D" w14:textId="77777777" w:rsidR="005B5C9F" w:rsidRPr="005B5C9F" w:rsidRDefault="005B5C9F" w:rsidP="00FE5FFD">
      <w:pPr>
        <w:ind w:firstLine="0"/>
      </w:pPr>
      <w:r w:rsidRPr="005B5C9F">
        <w:t>tới kết quả thu nhận mẫu.</w:t>
      </w:r>
    </w:p>
    <w:p w14:paraId="543387E9" w14:textId="77777777" w:rsidR="005B5C9F" w:rsidRPr="005B5C9F" w:rsidRDefault="005B5C9F" w:rsidP="00FE5FFD">
      <w:pPr>
        <w:ind w:firstLine="0"/>
      </w:pPr>
      <w:r w:rsidRPr="005B5C9F">
        <w:t>• Tác động của môi trường</w:t>
      </w:r>
    </w:p>
    <w:p w14:paraId="57F1E6DC" w14:textId="77777777" w:rsidR="005B5C9F" w:rsidRPr="005B5C9F" w:rsidRDefault="005B5C9F" w:rsidP="00FE5FFD">
      <w:pPr>
        <w:ind w:firstLine="0"/>
      </w:pPr>
      <w:r w:rsidRPr="005B5C9F">
        <w:t xml:space="preserve"> Các tác động của môi trường tại thời điểm thu nhận cũng ảnh hưởng tới kết quả mẫu</w:t>
      </w:r>
    </w:p>
    <w:p w14:paraId="7632715E" w14:textId="77777777" w:rsidR="005B5C9F" w:rsidRPr="005B5C9F" w:rsidRDefault="005B5C9F" w:rsidP="00FE5FFD">
      <w:pPr>
        <w:ind w:firstLine="0"/>
      </w:pPr>
      <w:r w:rsidRPr="005B5C9F">
        <w:t>sinh trắc. Ví dụ như độ ẩm, độ sạch của da, ảnh hưởng của tuổi tác, bệnh tật về da… ảnh</w:t>
      </w:r>
    </w:p>
    <w:p w14:paraId="08340F20" w14:textId="77777777" w:rsidR="005B5C9F" w:rsidRPr="005B5C9F" w:rsidRDefault="005B5C9F" w:rsidP="00FE5FFD">
      <w:pPr>
        <w:ind w:firstLine="0"/>
      </w:pPr>
      <w:r w:rsidRPr="005B5C9F">
        <w:t>hưởng tới mẫu vân tay (Hình 2-3).</w:t>
      </w:r>
      <w:r w:rsidRPr="005B5C9F">
        <w:cr/>
      </w:r>
    </w:p>
    <w:p w14:paraId="5034E85C" w14:textId="77777777" w:rsidR="005B5C9F" w:rsidRPr="005B5C9F" w:rsidRDefault="005B5C9F" w:rsidP="00FE5FFD">
      <w:pPr>
        <w:ind w:firstLine="0"/>
        <w:jc w:val="center"/>
      </w:pPr>
      <w:r w:rsidRPr="005B5C9F">
        <w:rPr>
          <w:noProof/>
        </w:rPr>
        <w:drawing>
          <wp:inline distT="0" distB="0" distL="0" distR="0" wp14:anchorId="51C8C371" wp14:editId="1DFEB625">
            <wp:extent cx="2991267" cy="962159"/>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91267" cy="962159"/>
                    </a:xfrm>
                    <a:prstGeom prst="rect">
                      <a:avLst/>
                    </a:prstGeom>
                  </pic:spPr>
                </pic:pic>
              </a:graphicData>
            </a:graphic>
          </wp:inline>
        </w:drawing>
      </w:r>
    </w:p>
    <w:p w14:paraId="18C2F1EF" w14:textId="77777777" w:rsidR="005B5C9F" w:rsidRPr="005B5C9F" w:rsidRDefault="005B5C9F" w:rsidP="00FE5FFD">
      <w:pPr>
        <w:ind w:firstLine="0"/>
        <w:jc w:val="center"/>
        <w:rPr>
          <w:i/>
        </w:rPr>
      </w:pPr>
      <w:r w:rsidRPr="005B5C9F">
        <w:rPr>
          <w:i/>
        </w:rPr>
        <w:t>Hình 2.3. Ảnh hưởng của môi trường lên mẫu vân tay</w:t>
      </w:r>
    </w:p>
    <w:p w14:paraId="09C80F81" w14:textId="77777777" w:rsidR="005B5C9F" w:rsidRPr="005B5C9F" w:rsidRDefault="005B5C9F" w:rsidP="00FE5FFD">
      <w:pPr>
        <w:ind w:firstLine="0"/>
      </w:pPr>
      <w:r w:rsidRPr="005B5C9F">
        <w:t>Ngoài ra, các thuật toán phân tách đặc trưng sinh trắc học từ mẫu thu nhận cũng không hoàn</w:t>
      </w:r>
    </w:p>
    <w:p w14:paraId="5B078BBF" w14:textId="77777777" w:rsidR="005B5C9F" w:rsidRPr="005B5C9F" w:rsidRDefault="005B5C9F" w:rsidP="00FE5FFD">
      <w:pPr>
        <w:ind w:firstLine="0"/>
      </w:pPr>
      <w:r w:rsidRPr="005B5C9F">
        <w:t>hảo và có một độ lỗi nhất định. Kết quả là để đối sánh hai mẫu sinh trắc học có giống nhau</w:t>
      </w:r>
    </w:p>
    <w:p w14:paraId="4B890DF4" w14:textId="77777777" w:rsidR="005B5C9F" w:rsidRPr="005B5C9F" w:rsidRDefault="005B5C9F" w:rsidP="00FE5FFD">
      <w:pPr>
        <w:ind w:firstLine="0"/>
      </w:pPr>
      <w:r w:rsidRPr="005B5C9F">
        <w:t>hay không là quá trình nhận dạng mẫu và ra quyết định khá phức tạp</w:t>
      </w:r>
    </w:p>
    <w:p w14:paraId="63E9353C" w14:textId="77777777" w:rsidR="005B5C9F" w:rsidRPr="005B5C9F" w:rsidRDefault="005B5C9F" w:rsidP="00FE5FFD">
      <w:pPr>
        <w:ind w:firstLine="0"/>
      </w:pPr>
      <w:r w:rsidRPr="005B5C9F">
        <w:t>b/ Đối sánh sinh trắc học</w:t>
      </w:r>
    </w:p>
    <w:p w14:paraId="04AC38B6" w14:textId="77777777" w:rsidR="005B5C9F" w:rsidRPr="005B5C9F" w:rsidRDefault="005B5C9F" w:rsidP="00FE5FFD">
      <w:pPr>
        <w:ind w:firstLine="0"/>
      </w:pPr>
      <w:r w:rsidRPr="005B5C9F">
        <w:t xml:space="preserve"> Do các nguyên nhân ảnh hưởng nêu trên, đối sánh sinh trắc học không thể thực hiện</w:t>
      </w:r>
    </w:p>
    <w:p w14:paraId="5E083F89" w14:textId="77777777" w:rsidR="005B5C9F" w:rsidRPr="005B5C9F" w:rsidRDefault="005B5C9F" w:rsidP="00FE5FFD">
      <w:pPr>
        <w:ind w:firstLine="0"/>
      </w:pPr>
      <w:r w:rsidRPr="005B5C9F">
        <w:t>một cách tuyệt đối như với mật khẩu truyền thống. Thông thường, đối sánh sinh trắc học</w:t>
      </w:r>
    </w:p>
    <w:p w14:paraId="7D7A450E" w14:textId="77777777" w:rsidR="005B5C9F" w:rsidRPr="005B5C9F" w:rsidRDefault="005B5C9F" w:rsidP="00FE5FFD">
      <w:pPr>
        <w:ind w:firstLine="0"/>
      </w:pPr>
      <w:r w:rsidRPr="005B5C9F">
        <w:t>thường dùng cách đối sánh tương đối giữa hai mẫu, sự giống nhau của từng thành phần nhỏ</w:t>
      </w:r>
    </w:p>
    <w:p w14:paraId="56B82591" w14:textId="77777777" w:rsidR="005B5C9F" w:rsidRPr="005B5C9F" w:rsidRDefault="005B5C9F" w:rsidP="00FE5FFD">
      <w:pPr>
        <w:ind w:firstLine="0"/>
      </w:pPr>
      <w:r w:rsidRPr="005B5C9F">
        <w:t>được đánh giá bằng cho điểm (matching score). Khi số điểm đối sánh đủ lớn vượt ngưỡng định trước, có thể coi là hai mẫu sinh trắc gần tương tự nhau.</w:t>
      </w:r>
    </w:p>
    <w:p w14:paraId="718612B3" w14:textId="77777777" w:rsidR="005B5C9F" w:rsidRPr="005B5C9F" w:rsidRDefault="005B5C9F" w:rsidP="00FE5FFD">
      <w:pPr>
        <w:ind w:firstLine="0"/>
      </w:pPr>
      <w:r w:rsidRPr="005B5C9F">
        <w:t>Ví dụ với nhận dạng vân tay, các thành phần nhỏ được so sánh là điểm kết thúc (ridge</w:t>
      </w:r>
    </w:p>
    <w:p w14:paraId="3F8853DD" w14:textId="77777777" w:rsidR="005B5C9F" w:rsidRPr="005B5C9F" w:rsidRDefault="005B5C9F" w:rsidP="00FE5FFD">
      <w:pPr>
        <w:ind w:firstLine="0"/>
      </w:pPr>
      <w:r w:rsidRPr="005B5C9F">
        <w:lastRenderedPageBreak/>
        <w:t>ending) và điểm rẽ nhánh (ridge bifurcation), gọi chung là điểm đặc trưng cục bộ (minutiae).</w:t>
      </w:r>
    </w:p>
    <w:p w14:paraId="6C06226B" w14:textId="77777777" w:rsidR="005B5C9F" w:rsidRPr="005B5C9F" w:rsidRDefault="005B5C9F" w:rsidP="00FE5FFD">
      <w:pPr>
        <w:ind w:firstLine="0"/>
      </w:pPr>
      <w:r w:rsidRPr="005B5C9F">
        <w:t>Các điểm này được tách ra bằng thuật toán trích chọn đặc trưng vân tay. Các điểm đặc trưng</w:t>
      </w:r>
    </w:p>
    <w:p w14:paraId="42635A9B" w14:textId="77777777" w:rsidR="005B5C9F" w:rsidRPr="005B5C9F" w:rsidRDefault="005B5C9F" w:rsidP="00FE5FFD">
      <w:pPr>
        <w:ind w:firstLine="0"/>
      </w:pPr>
      <w:r w:rsidRPr="005B5C9F">
        <w:t>cục bộ được định vị bằng ba tham số (x, y, θ) với (x, y) biểu diễn tọa độ tương đối của điểm</w:t>
      </w:r>
    </w:p>
    <w:p w14:paraId="7897D056" w14:textId="77777777" w:rsidR="005B5C9F" w:rsidRPr="005B5C9F" w:rsidRDefault="005B5C9F" w:rsidP="00FE5FFD">
      <w:pPr>
        <w:ind w:firstLine="0"/>
      </w:pPr>
      <w:r w:rsidRPr="005B5C9F">
        <w:t>và θ biểu diễn hướng của đỉnh tại điểm đó. Thông thường, một mẫu vân tay tốt có từ 20-70</w:t>
      </w:r>
    </w:p>
    <w:p w14:paraId="73205FE3" w14:textId="77777777" w:rsidR="005B5C9F" w:rsidRPr="005B5C9F" w:rsidRDefault="005B5C9F" w:rsidP="00FE5FFD">
      <w:pPr>
        <w:ind w:firstLine="0"/>
      </w:pPr>
      <w:r w:rsidRPr="005B5C9F">
        <w:t xml:space="preserve">điểm đặc trưng cục bộ. </w:t>
      </w:r>
      <w:r w:rsidRPr="005B5C9F">
        <w:cr/>
      </w:r>
    </w:p>
    <w:p w14:paraId="3C0B6FFE" w14:textId="77777777" w:rsidR="005B5C9F" w:rsidRPr="005B5C9F" w:rsidRDefault="005B5C9F" w:rsidP="00FE5FFD">
      <w:pPr>
        <w:ind w:firstLine="0"/>
        <w:jc w:val="center"/>
      </w:pPr>
      <w:r w:rsidRPr="005B5C9F">
        <w:rPr>
          <w:noProof/>
        </w:rPr>
        <w:drawing>
          <wp:inline distT="0" distB="0" distL="0" distR="0" wp14:anchorId="4F9E7917" wp14:editId="0D98446B">
            <wp:extent cx="1533739" cy="1152686"/>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33739" cy="1152686"/>
                    </a:xfrm>
                    <a:prstGeom prst="rect">
                      <a:avLst/>
                    </a:prstGeom>
                  </pic:spPr>
                </pic:pic>
              </a:graphicData>
            </a:graphic>
          </wp:inline>
        </w:drawing>
      </w:r>
    </w:p>
    <w:p w14:paraId="1DD425BD" w14:textId="77777777" w:rsidR="005B5C9F" w:rsidRPr="005B5C9F" w:rsidRDefault="005B5C9F" w:rsidP="00FE5FFD">
      <w:pPr>
        <w:ind w:firstLine="0"/>
        <w:rPr>
          <w:i/>
        </w:rPr>
      </w:pPr>
      <w:r w:rsidRPr="005B5C9F">
        <w:rPr>
          <w:i/>
        </w:rPr>
        <w:t>Hình 2.4. Điểm đặc trưng cục bộ của vân tay</w:t>
      </w:r>
    </w:p>
    <w:p w14:paraId="6EB87B8E" w14:textId="77777777" w:rsidR="005B5C9F" w:rsidRPr="005B5C9F" w:rsidRDefault="005B5C9F" w:rsidP="00FE5FFD">
      <w:pPr>
        <w:ind w:firstLine="0"/>
      </w:pPr>
      <w:r w:rsidRPr="005B5C9F">
        <w:t>Quá trình đối sánh với một mẫu vân tay khác thực hiện bằng cách so sánh vị trí tương đối giữa các điểm đặc trưng cục bộ với nhau qua thuật toán đối sánh. Kết quả thuật toán trả về là tỷ số điểm đối sánh được chập nhận (matching score):</w:t>
      </w:r>
    </w:p>
    <w:p w14:paraId="3668E3C2" w14:textId="77777777" w:rsidR="005B5C9F" w:rsidRPr="005B5C9F" w:rsidRDefault="005B5C9F" w:rsidP="00FE5FFD">
      <w:pPr>
        <w:ind w:firstLine="0"/>
        <w:jc w:val="center"/>
      </w:pPr>
      <w:r w:rsidRPr="005B5C9F">
        <w:rPr>
          <w:noProof/>
        </w:rPr>
        <w:drawing>
          <wp:inline distT="0" distB="0" distL="0" distR="0" wp14:anchorId="25858747" wp14:editId="413C53A3">
            <wp:extent cx="2753109" cy="3286584"/>
            <wp:effectExtent l="19050" t="19050" r="28575" b="285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3109" cy="3286584"/>
                    </a:xfrm>
                    <a:prstGeom prst="rect">
                      <a:avLst/>
                    </a:prstGeom>
                    <a:ln>
                      <a:solidFill>
                        <a:schemeClr val="bg2"/>
                      </a:solidFill>
                    </a:ln>
                  </pic:spPr>
                </pic:pic>
              </a:graphicData>
            </a:graphic>
          </wp:inline>
        </w:drawing>
      </w:r>
    </w:p>
    <w:p w14:paraId="70F655FA" w14:textId="77777777" w:rsidR="005B5C9F" w:rsidRPr="005B5C9F" w:rsidRDefault="005B5C9F" w:rsidP="00FE5FFD">
      <w:pPr>
        <w:ind w:firstLine="0"/>
        <w:jc w:val="center"/>
        <w:rPr>
          <w:i/>
        </w:rPr>
      </w:pPr>
      <w:r w:rsidRPr="005B5C9F">
        <w:rPr>
          <w:i/>
        </w:rPr>
        <w:lastRenderedPageBreak/>
        <w:t>Hình 2.5. Đối sánh vân tay</w:t>
      </w:r>
    </w:p>
    <w:p w14:paraId="354D431E" w14:textId="77777777" w:rsidR="005B5C9F" w:rsidRPr="005B5C9F" w:rsidRDefault="005B5C9F" w:rsidP="00FE5FFD">
      <w:pPr>
        <w:ind w:firstLine="0"/>
      </w:pPr>
      <w:r w:rsidRPr="005B5C9F">
        <w:t>Kết quả minh họa trong hình 2-5(a), hai vân tay khác nhau cho ra điểm đối sánh là 4, trong</w:t>
      </w:r>
    </w:p>
    <w:p w14:paraId="7014B3EE" w14:textId="77777777" w:rsidR="005B5C9F" w:rsidRPr="005B5C9F" w:rsidRDefault="005B5C9F" w:rsidP="00FE5FFD">
      <w:pPr>
        <w:ind w:firstLine="0"/>
      </w:pPr>
      <w:r w:rsidRPr="005B5C9F">
        <w:t>hình 2-5(b), hai vân tay giống nhau cho ra điểm đối sánh là 49. Giá trị tối đa của điểm đối</w:t>
      </w:r>
    </w:p>
    <w:p w14:paraId="2DC6B911" w14:textId="68B65A48" w:rsidR="0037599B" w:rsidRPr="0037599B" w:rsidRDefault="005B5C9F" w:rsidP="00FE5FFD">
      <w:pPr>
        <w:ind w:firstLine="0"/>
      </w:pPr>
      <w:r w:rsidRPr="005B5C9F">
        <w:t>sánh là 100.</w:t>
      </w:r>
    </w:p>
    <w:p w14:paraId="76922A7D" w14:textId="7D08CFA2" w:rsidR="00762B5E" w:rsidRDefault="00AC7DB1" w:rsidP="00FE5FFD">
      <w:pPr>
        <w:pStyle w:val="Heading2"/>
      </w:pPr>
      <w:bookmarkStart w:id="30" w:name="_Toc164726749"/>
      <w:r w:rsidRPr="00AC7DB1">
        <w:t>Đánh giá hiệu năng và chất lượng hoạt động của hệ sinh trắc học</w:t>
      </w:r>
      <w:bookmarkEnd w:id="30"/>
    </w:p>
    <w:p w14:paraId="4855AE69" w14:textId="373C53F7" w:rsidR="00BD7BD5" w:rsidRPr="00D30339" w:rsidRDefault="00AC7DB1" w:rsidP="00FE5FFD">
      <w:pPr>
        <w:pStyle w:val="Heading3"/>
        <w:rPr>
          <w:szCs w:val="28"/>
        </w:rPr>
      </w:pPr>
      <w:bookmarkStart w:id="31" w:name="_Toc164726750"/>
      <w:r w:rsidRPr="00D30339">
        <w:rPr>
          <w:szCs w:val="28"/>
        </w:rPr>
        <w:t>Vấn đề lỗi trong hoạt động của hệ sinh trắc</w:t>
      </w:r>
      <w:bookmarkEnd w:id="31"/>
    </w:p>
    <w:p w14:paraId="196CECCF" w14:textId="77777777" w:rsidR="003E62C8" w:rsidRPr="00AB0AAD" w:rsidRDefault="003E62C8" w:rsidP="00FE5FFD">
      <w:pPr>
        <w:rPr>
          <w:szCs w:val="26"/>
        </w:rPr>
      </w:pPr>
      <w:r w:rsidRPr="00AB0AAD">
        <w:rPr>
          <w:szCs w:val="26"/>
        </w:rPr>
        <w:t>Khi hoạt động một hệ sinh trắc học thường gặp hai vấn đề về lỗi sau đây:</w:t>
      </w:r>
    </w:p>
    <w:p w14:paraId="02C582EA" w14:textId="77777777" w:rsidR="003E62C8" w:rsidRPr="00AB0AAD" w:rsidRDefault="003E62C8" w:rsidP="00FE5FFD">
      <w:pPr>
        <w:rPr>
          <w:szCs w:val="26"/>
        </w:rPr>
      </w:pPr>
      <w:r w:rsidRPr="00AB0AAD">
        <w:rPr>
          <w:szCs w:val="26"/>
        </w:rPr>
        <w:t>- Lỗi khi đối sánh mẫu sinh trắc của hai người khác nhau nhưng cho kết quả là của cùng một</w:t>
      </w:r>
    </w:p>
    <w:p w14:paraId="6E3C09F2" w14:textId="77777777" w:rsidR="003E62C8" w:rsidRPr="00AB0AAD" w:rsidRDefault="003E62C8" w:rsidP="00FE5FFD">
      <w:pPr>
        <w:rPr>
          <w:szCs w:val="26"/>
        </w:rPr>
      </w:pPr>
      <w:r w:rsidRPr="00AB0AAD">
        <w:rPr>
          <w:szCs w:val="26"/>
        </w:rPr>
        <w:t>người. Lỗi này được gọi là loại bỏ sai (false reject hay false match).</w:t>
      </w:r>
    </w:p>
    <w:p w14:paraId="105678F0" w14:textId="77777777" w:rsidR="003E62C8" w:rsidRPr="00AB0AAD" w:rsidRDefault="003E62C8" w:rsidP="00FE5FFD">
      <w:pPr>
        <w:rPr>
          <w:szCs w:val="26"/>
        </w:rPr>
      </w:pPr>
      <w:r w:rsidRPr="00AB0AAD">
        <w:rPr>
          <w:szCs w:val="26"/>
        </w:rPr>
        <w:t>- Lỗi khi đối sánh hai mẫu sinh trắc của cùng một người nhưng cho kết quả sai, vì cho rằng là</w:t>
      </w:r>
    </w:p>
    <w:p w14:paraId="606A4882" w14:textId="77777777" w:rsidR="003E62C8" w:rsidRPr="00AB0AAD" w:rsidRDefault="003E62C8" w:rsidP="00FE5FFD">
      <w:pPr>
        <w:rPr>
          <w:szCs w:val="26"/>
        </w:rPr>
      </w:pPr>
      <w:r w:rsidRPr="00AB0AAD">
        <w:rPr>
          <w:szCs w:val="26"/>
        </w:rPr>
        <w:t>của hai người khác nhau. Lỗi này được gọi là chấp nhận sai (false accept hay false</w:t>
      </w:r>
    </w:p>
    <w:p w14:paraId="4970DE0C" w14:textId="403CA61C" w:rsidR="00BD7BD5" w:rsidRPr="003E62C8" w:rsidRDefault="003E62C8" w:rsidP="00FE5FFD">
      <w:pPr>
        <w:rPr>
          <w:szCs w:val="26"/>
        </w:rPr>
      </w:pPr>
      <w:r w:rsidRPr="00AB0AAD">
        <w:rPr>
          <w:szCs w:val="26"/>
        </w:rPr>
        <w:t>nonmatch).</w:t>
      </w:r>
    </w:p>
    <w:p w14:paraId="57CABF93" w14:textId="2925F6BD" w:rsidR="00BD7BD5" w:rsidRPr="00BD7BD5" w:rsidRDefault="00A60F32" w:rsidP="00FE5FFD">
      <w:pPr>
        <w:pStyle w:val="Heading3"/>
      </w:pPr>
      <w:bookmarkStart w:id="32" w:name="_Toc164726751"/>
      <w:r w:rsidRPr="00A60F32">
        <w:t>Các tham số đánh giá chất lượng</w:t>
      </w:r>
      <w:bookmarkEnd w:id="32"/>
    </w:p>
    <w:p w14:paraId="678DAE87" w14:textId="77777777" w:rsidR="006E5E77" w:rsidRPr="00AB0AAD" w:rsidRDefault="006E5E77" w:rsidP="00FE5FFD">
      <w:pPr>
        <w:rPr>
          <w:szCs w:val="26"/>
        </w:rPr>
      </w:pPr>
      <w:r w:rsidRPr="00AB0AAD">
        <w:rPr>
          <w:szCs w:val="26"/>
        </w:rPr>
        <w:t>Để đo lường mức độ lỗi của hệ thông, các độ đo thường dùng được định nghĩa như sau</w:t>
      </w:r>
    </w:p>
    <w:p w14:paraId="416D6196" w14:textId="77777777" w:rsidR="006E5E77" w:rsidRPr="00AB0AAD" w:rsidRDefault="006E5E77" w:rsidP="00FE5FFD">
      <w:pPr>
        <w:rPr>
          <w:szCs w:val="26"/>
        </w:rPr>
      </w:pPr>
      <w:r w:rsidRPr="00AB0AAD">
        <w:rPr>
          <w:szCs w:val="26"/>
        </w:rPr>
        <w:t>• FMR (False Match Rate): còn gọi là FAR (False Accept Ratio)- Tỷ số chấp nhận sai :</w:t>
      </w:r>
    </w:p>
    <w:p w14:paraId="1C458A97" w14:textId="77777777" w:rsidR="006E5E77" w:rsidRPr="00AB0AAD" w:rsidRDefault="006E5E77" w:rsidP="00FE5FFD">
      <w:pPr>
        <w:rPr>
          <w:szCs w:val="26"/>
        </w:rPr>
      </w:pPr>
      <w:r w:rsidRPr="00AB0AAD">
        <w:rPr>
          <w:szCs w:val="26"/>
        </w:rPr>
        <w:t>cho biết tỉ lệ trả lời là đúng đối với dữ liệu vào là sai</w:t>
      </w:r>
    </w:p>
    <w:p w14:paraId="32E28731" w14:textId="77777777" w:rsidR="006E5E77" w:rsidRPr="00AB0AAD" w:rsidRDefault="006E5E77" w:rsidP="00FE5FFD">
      <w:pPr>
        <w:rPr>
          <w:szCs w:val="26"/>
        </w:rPr>
      </w:pPr>
      <w:r w:rsidRPr="00AB0AAD">
        <w:rPr>
          <w:szCs w:val="26"/>
        </w:rPr>
        <w:t>• FNMR (False Nonmatch Rate): còn gọi là FRR (False Rejection Ratio) - Tỷ số từ chối</w:t>
      </w:r>
    </w:p>
    <w:p w14:paraId="37692F74" w14:textId="77777777" w:rsidR="006E5E77" w:rsidRDefault="006E5E77" w:rsidP="00FE5FFD">
      <w:pPr>
        <w:rPr>
          <w:szCs w:val="26"/>
        </w:rPr>
      </w:pPr>
      <w:r w:rsidRPr="00AB0AAD">
        <w:rPr>
          <w:szCs w:val="26"/>
        </w:rPr>
        <w:t>sai: cho biết tỉ lệ trả lời là sai đối với dữ liệ</w:t>
      </w:r>
      <w:r>
        <w:rPr>
          <w:szCs w:val="26"/>
        </w:rPr>
        <w:t xml:space="preserve">u vào là đúng. 25 </w:t>
      </w:r>
      <w:r w:rsidRPr="00AB0AAD">
        <w:rPr>
          <w:szCs w:val="26"/>
        </w:rPr>
        <w:t>Hai độ đo này có ràng buộc với nhau: nếu FMR cao thì FNMR sẽ giảm tương đối và ngượ</w:t>
      </w:r>
      <w:r>
        <w:rPr>
          <w:szCs w:val="26"/>
        </w:rPr>
        <w:t xml:space="preserve">c </w:t>
      </w:r>
      <w:r w:rsidRPr="00AB0AAD">
        <w:rPr>
          <w:szCs w:val="26"/>
        </w:rPr>
        <w:t xml:space="preserve">lại. Mức độ chấp nhận được của FMR và FNMR tùy thuộc vào từng hệ xác thực sinh trắc </w:t>
      </w:r>
      <w:r w:rsidRPr="00AB0AAD">
        <w:rPr>
          <w:szCs w:val="26"/>
        </w:rPr>
        <w:lastRenderedPageBreak/>
        <w:t>cụ</w:t>
      </w:r>
      <w:r>
        <w:rPr>
          <w:szCs w:val="26"/>
        </w:rPr>
        <w:t xml:space="preserve"> </w:t>
      </w:r>
      <w:r w:rsidRPr="00AB0AAD">
        <w:rPr>
          <w:szCs w:val="26"/>
        </w:rPr>
        <w:t>thể. Với hệ yêu cầu tính bảo mật cao, và đặt nặng vấn đề an toàn của xác thực hơn sự tiệ</w:t>
      </w:r>
      <w:r>
        <w:rPr>
          <w:szCs w:val="26"/>
        </w:rPr>
        <w:t xml:space="preserve">n </w:t>
      </w:r>
      <w:r w:rsidRPr="00AB0AAD">
        <w:rPr>
          <w:szCs w:val="26"/>
        </w:rPr>
        <w:t>dụng của người dùng, thì FMR sẽ nhỏ và FNMR sẽ cao. Ngoài hai độ đo trên, ngườ</w:t>
      </w:r>
      <w:r>
        <w:rPr>
          <w:szCs w:val="26"/>
        </w:rPr>
        <w:t xml:space="preserve">i ta còn </w:t>
      </w:r>
      <w:r w:rsidRPr="00AB0AAD">
        <w:rPr>
          <w:szCs w:val="26"/>
        </w:rPr>
        <w:t>sử dụng độ đo FTC (Failure To Capture - thu nhận mẫu thất bạ</w:t>
      </w:r>
      <w:r>
        <w:rPr>
          <w:szCs w:val="26"/>
        </w:rPr>
        <w:t xml:space="preserve">i) và FTE (Failure to Enroll - </w:t>
      </w:r>
      <w:r w:rsidRPr="00AB0AAD">
        <w:rPr>
          <w:szCs w:val="26"/>
        </w:rPr>
        <w:t>chấp nhận mẫu thất bại) để đánh giá hiệu năng của hệ xác thực sinh trắc học.</w:t>
      </w:r>
    </w:p>
    <w:p w14:paraId="65A9F4C2" w14:textId="77777777" w:rsidR="00346201" w:rsidRDefault="00346201" w:rsidP="00FE5FFD">
      <w:pPr>
        <w:pStyle w:val="Caption"/>
        <w:spacing w:line="360" w:lineRule="auto"/>
        <w:jc w:val="both"/>
      </w:pPr>
    </w:p>
    <w:p w14:paraId="4684D8FE" w14:textId="77777777" w:rsidR="00346201" w:rsidRPr="00D30339" w:rsidRDefault="00346201" w:rsidP="00FE5FFD">
      <w:pPr>
        <w:pStyle w:val="Caption"/>
        <w:spacing w:line="360" w:lineRule="auto"/>
        <w:jc w:val="both"/>
        <w:outlineLvl w:val="1"/>
        <w:rPr>
          <w:b w:val="0"/>
          <w:sz w:val="28"/>
          <w:szCs w:val="28"/>
        </w:rPr>
      </w:pPr>
      <w:bookmarkStart w:id="33" w:name="_Toc164726752"/>
      <w:r w:rsidRPr="00D30339">
        <w:rPr>
          <w:sz w:val="28"/>
          <w:szCs w:val="28"/>
        </w:rPr>
        <w:t xml:space="preserve">2.4 </w:t>
      </w:r>
      <w:r w:rsidRPr="00D30339">
        <w:rPr>
          <w:rStyle w:val="Heading2Char"/>
          <w:b/>
        </w:rPr>
        <w:t>Nghiên cứu các mô hình sinh trắc</w:t>
      </w:r>
      <w:bookmarkEnd w:id="33"/>
    </w:p>
    <w:p w14:paraId="528C3DFD" w14:textId="212B868C" w:rsidR="00AB20BB" w:rsidRPr="00E91AE7" w:rsidRDefault="00346201" w:rsidP="00FE5FFD">
      <w:pPr>
        <w:pStyle w:val="Caption"/>
        <w:spacing w:line="360" w:lineRule="auto"/>
        <w:jc w:val="both"/>
        <w:outlineLvl w:val="2"/>
        <w:rPr>
          <w:sz w:val="28"/>
          <w:szCs w:val="28"/>
        </w:rPr>
      </w:pPr>
      <w:bookmarkStart w:id="34" w:name="_Toc164726753"/>
      <w:r w:rsidRPr="00E91AE7">
        <w:rPr>
          <w:sz w:val="28"/>
          <w:szCs w:val="28"/>
        </w:rPr>
        <w:t xml:space="preserve">2.4.1 </w:t>
      </w:r>
      <w:r w:rsidR="00D259E9" w:rsidRPr="00E91AE7">
        <w:rPr>
          <w:sz w:val="28"/>
          <w:szCs w:val="28"/>
        </w:rPr>
        <w:t>Nhận dạng khuôn mặt</w:t>
      </w:r>
      <w:bookmarkEnd w:id="34"/>
    </w:p>
    <w:p w14:paraId="7FD59E7B" w14:textId="77777777" w:rsidR="00E907AB" w:rsidRPr="00A20A54" w:rsidRDefault="00E907AB" w:rsidP="00FE5FFD">
      <w:pPr>
        <w:pStyle w:val="ListParagraph"/>
        <w:numPr>
          <w:ilvl w:val="0"/>
          <w:numId w:val="33"/>
        </w:numPr>
        <w:spacing w:line="360" w:lineRule="auto"/>
        <w:rPr>
          <w:rFonts w:eastAsiaTheme="minorHAnsi" w:cstheme="minorBidi"/>
          <w:bCs/>
          <w:szCs w:val="26"/>
        </w:rPr>
      </w:pPr>
      <w:r w:rsidRPr="00A20A54">
        <w:rPr>
          <w:rFonts w:eastAsiaTheme="minorHAnsi" w:cstheme="minorBidi"/>
          <w:bCs/>
          <w:szCs w:val="26"/>
        </w:rPr>
        <w:t>Xây dựng mô hình:</w:t>
      </w:r>
    </w:p>
    <w:p w14:paraId="412DD0B1" w14:textId="77777777" w:rsidR="00E907AB" w:rsidRPr="00E907AB" w:rsidRDefault="00E907AB" w:rsidP="00FE5FFD">
      <w:pPr>
        <w:spacing w:after="120"/>
        <w:ind w:firstLine="0"/>
        <w:rPr>
          <w:rFonts w:eastAsiaTheme="minorHAnsi" w:cstheme="minorBidi"/>
          <w:szCs w:val="22"/>
        </w:rPr>
      </w:pPr>
      <w:r w:rsidRPr="00E907AB">
        <w:rPr>
          <w:rFonts w:eastAsiaTheme="minorHAnsi" w:cstheme="minorBidi"/>
          <w:szCs w:val="22"/>
        </w:rPr>
        <w:t>Mô hình nhận dạng được chia thành 3 bước chính (Hình 2.1), bao gồm:</w:t>
      </w:r>
    </w:p>
    <w:p w14:paraId="15ABE175" w14:textId="77777777" w:rsidR="00E907AB" w:rsidRPr="00E907AB" w:rsidRDefault="00E907AB" w:rsidP="00FE5FFD">
      <w:pPr>
        <w:spacing w:after="120"/>
        <w:ind w:firstLine="567"/>
        <w:rPr>
          <w:rFonts w:eastAsiaTheme="minorHAnsi" w:cstheme="minorBidi"/>
          <w:szCs w:val="22"/>
        </w:rPr>
      </w:pPr>
      <w:r w:rsidRPr="00E907AB">
        <w:rPr>
          <w:rFonts w:eastAsiaTheme="minorHAnsi" w:cstheme="minorBidi"/>
          <w:szCs w:val="22"/>
        </w:rPr>
        <w:t>Bước 1: Tạo tập dữ liệu.</w:t>
      </w:r>
    </w:p>
    <w:p w14:paraId="7DF50018" w14:textId="77777777" w:rsidR="00E907AB" w:rsidRPr="00E907AB" w:rsidRDefault="00E907AB" w:rsidP="00FE5FFD">
      <w:pPr>
        <w:spacing w:after="120"/>
        <w:ind w:firstLine="567"/>
        <w:rPr>
          <w:rFonts w:eastAsiaTheme="minorHAnsi" w:cstheme="minorBidi"/>
          <w:szCs w:val="22"/>
        </w:rPr>
      </w:pPr>
      <w:r w:rsidRPr="00E907AB">
        <w:rPr>
          <w:rFonts w:eastAsiaTheme="minorHAnsi" w:cstheme="minorBidi"/>
          <w:szCs w:val="22"/>
        </w:rPr>
        <w:t>Bước 2: Huấn luyện dữ liệu đưa vào và trích chọn các đặc trưng.</w:t>
      </w:r>
    </w:p>
    <w:p w14:paraId="2D63A4A3" w14:textId="5479C3F4" w:rsidR="00E907AB" w:rsidRPr="00E907AB" w:rsidRDefault="00E907AB" w:rsidP="00FE5FFD">
      <w:pPr>
        <w:spacing w:after="120"/>
        <w:ind w:firstLine="567"/>
        <w:rPr>
          <w:rFonts w:eastAsiaTheme="minorHAnsi" w:cstheme="minorBidi"/>
          <w:szCs w:val="22"/>
        </w:rPr>
      </w:pPr>
      <w:r w:rsidRPr="00E907AB">
        <w:rPr>
          <w:rFonts w:eastAsiaTheme="minorHAnsi" w:cstheme="minorBidi"/>
          <w:szCs w:val="22"/>
        </w:rPr>
        <w:t>Bước 3: Phân loại ảnh khuôn mặt dựa trên đặc trưng được trích chọn và đưa ra kết quả.</w:t>
      </w:r>
    </w:p>
    <w:p w14:paraId="0E56E690" w14:textId="1DC8CEE2" w:rsidR="00E907AB" w:rsidRPr="00A20A54" w:rsidRDefault="00E907AB" w:rsidP="00FE5FFD">
      <w:pPr>
        <w:pStyle w:val="ListParagraph"/>
        <w:numPr>
          <w:ilvl w:val="0"/>
          <w:numId w:val="32"/>
        </w:numPr>
        <w:spacing w:line="360" w:lineRule="auto"/>
        <w:rPr>
          <w:rFonts w:eastAsiaTheme="majorEastAsia" w:cstheme="majorBidi"/>
          <w:iCs/>
          <w:szCs w:val="24"/>
          <w:lang w:eastAsia="zh-CN"/>
        </w:rPr>
      </w:pPr>
      <w:r w:rsidRPr="00A20A54">
        <w:rPr>
          <w:rFonts w:eastAsiaTheme="majorEastAsia" w:cstheme="majorBidi"/>
          <w:iCs/>
          <w:szCs w:val="24"/>
          <w:lang w:eastAsia="zh-CN"/>
        </w:rPr>
        <w:t>Huấn luyện dữ liệu đưa vào</w:t>
      </w:r>
    </w:p>
    <w:p w14:paraId="36D7EDB1" w14:textId="77777777" w:rsidR="00E907AB" w:rsidRPr="00E907AB" w:rsidRDefault="00E907AB" w:rsidP="009657B1">
      <w:pPr>
        <w:spacing w:after="120"/>
        <w:ind w:firstLine="360"/>
        <w:rPr>
          <w:rFonts w:eastAsiaTheme="minorHAnsi" w:cstheme="minorBidi"/>
          <w:szCs w:val="22"/>
        </w:rPr>
      </w:pPr>
      <w:r w:rsidRPr="00E907AB">
        <w:rPr>
          <w:rFonts w:eastAsiaTheme="minorHAnsi" w:cstheme="minorBidi"/>
          <w:szCs w:val="22"/>
        </w:rPr>
        <w:t>Mô hình CNN được thiết kế gồm hai phần chức năng là trích chọn đặc trưng của ảnh khuôn mặt và phân lớp đối tượng dựa trên đặc trưng đã chọn. Mô hình CNN bao gồm nhiều lớp, số lớp nơron và độ lớn (số nơron) của mỗi lớp ảnh hưởng đến chất lượng cũng như độ phức tạp trong tính toán của mạng nơron. Các nghiên cứu thường điều chỉnh hai yếu tố này tuỳ theo bài toán ứng dụng để đạt được chất lượng mong muốn và đồng thời đảm bảo sự phức tạp tính toán chấp nhận được.</w:t>
      </w:r>
    </w:p>
    <w:p w14:paraId="14C66ECD" w14:textId="77777777" w:rsidR="00E907AB" w:rsidRPr="00E907AB" w:rsidRDefault="00E907AB" w:rsidP="00FE5FFD">
      <w:pPr>
        <w:spacing w:after="120"/>
        <w:ind w:firstLine="0"/>
        <w:rPr>
          <w:rFonts w:eastAsiaTheme="minorHAnsi" w:cstheme="minorBidi"/>
          <w:szCs w:val="22"/>
          <w:lang w:eastAsia="zh-CN"/>
        </w:rPr>
      </w:pPr>
      <w:r w:rsidRPr="00E907AB">
        <w:rPr>
          <w:rFonts w:eastAsiaTheme="minorHAnsi" w:cstheme="minorBidi"/>
          <w:noProof/>
          <w:szCs w:val="22"/>
        </w:rPr>
        <w:lastRenderedPageBreak/>
        <w:drawing>
          <wp:inline distT="0" distB="0" distL="0" distR="0" wp14:anchorId="6A04A1A5" wp14:editId="7C585097">
            <wp:extent cx="5400040" cy="3198495"/>
            <wp:effectExtent l="19050" t="19050" r="10160" b="209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98495"/>
                    </a:xfrm>
                    <a:prstGeom prst="rect">
                      <a:avLst/>
                    </a:prstGeom>
                    <a:ln>
                      <a:solidFill>
                        <a:schemeClr val="accent1"/>
                      </a:solidFill>
                    </a:ln>
                  </pic:spPr>
                </pic:pic>
              </a:graphicData>
            </a:graphic>
          </wp:inline>
        </w:drawing>
      </w:r>
    </w:p>
    <w:p w14:paraId="1B957D99" w14:textId="77777777" w:rsidR="00E907AB" w:rsidRPr="00E907AB" w:rsidRDefault="00E907AB" w:rsidP="00FE5FFD">
      <w:pPr>
        <w:spacing w:before="240" w:after="200"/>
        <w:ind w:firstLine="0"/>
        <w:jc w:val="center"/>
        <w:rPr>
          <w:bCs/>
          <w:i/>
          <w:color w:val="0D0D0D"/>
          <w:szCs w:val="18"/>
          <w:lang w:eastAsia="zh-CN"/>
        </w:rPr>
      </w:pPr>
      <w:r w:rsidRPr="00E907AB">
        <w:rPr>
          <w:bCs/>
          <w:i/>
          <w:color w:val="0D0D0D"/>
          <w:szCs w:val="18"/>
          <w:lang w:eastAsia="zh-CN"/>
        </w:rPr>
        <w:t>Hình 2.2 Kiến trúc dạng khối của mô hình CNN</w:t>
      </w:r>
    </w:p>
    <w:p w14:paraId="5100293A" w14:textId="77777777" w:rsidR="00E907AB" w:rsidRPr="00E907AB" w:rsidRDefault="00E907AB" w:rsidP="00FE5FFD">
      <w:pPr>
        <w:spacing w:after="120"/>
        <w:ind w:firstLine="0"/>
        <w:rPr>
          <w:rFonts w:eastAsiaTheme="minorHAnsi" w:cstheme="minorBidi"/>
          <w:szCs w:val="22"/>
        </w:rPr>
      </w:pPr>
      <w:r w:rsidRPr="00E907AB">
        <w:rPr>
          <w:rFonts w:eastAsiaTheme="minorHAnsi" w:cstheme="minorBidi"/>
          <w:szCs w:val="22"/>
        </w:rPr>
        <w:t>Mỗi lớp nơron trong mô hình CNN lấy một mảng nhiều chiều gồm các số làm đầu vào và tạo ra một mảng số nhiều chiều khác ở đầu ra (sau đó trở thành đầu vào của lớp tiếp theo). Khi phân loại hình ảnh khuôn mặt, đầu vào của lớp nơron đầu tiên là kích thước hình ảnh đầu vào. Kích thước đầu ra của lớp cuối cùng là tập hợp các khả năng của các lớp khác nhau được phân loại cho mỗi ảnh đầu vào. Cả ba loại lớp nơron để xây dựng kiến trúc của CNN bao gồm: 3 lớp tích chập (CONV), 2 lớp nơron Maxpooling và 2 lớp nơron kết nối đầy đủ để phân loại (gọi là lớp Dense). Mỗi lớp CONV được kết nối theo sau nó bởi một lớp Maxpooling, áp dụng cơ chế kích hoạt ReLu (Rectified Linear Unit, mặc định là max(x,0)) sau mỗi lớp CONV để đảm bảo đầu vào không âm cho lớp nơron kế tiếp. Theo nguyên tắc xếp chồng các lớp nơron và giảm không gian mẫu (downsampling) tại các kết quả đầu ra của chúng, CNN thực hiện trích xuất các đặc trưng ngày càng trừu tượng và phức tạp hơn, đồng thời, là bất biến đối với các phép biến dạng và chuyển đổi. Mạng tích chập CNN trong mô hình này được chia thành 8 khối (Hình 2.2).</w:t>
      </w:r>
    </w:p>
    <w:p w14:paraId="0E3A7D53" w14:textId="77777777" w:rsidR="00E907AB" w:rsidRPr="00E907AB" w:rsidRDefault="00E907AB" w:rsidP="00FE5FFD">
      <w:pPr>
        <w:spacing w:after="120"/>
        <w:ind w:firstLine="0"/>
        <w:rPr>
          <w:rFonts w:eastAsiaTheme="minorHAnsi" w:cstheme="minorBidi"/>
          <w:szCs w:val="22"/>
        </w:rPr>
      </w:pPr>
      <w:r w:rsidRPr="00E907AB">
        <w:rPr>
          <w:rFonts w:eastAsiaTheme="minorHAnsi" w:cstheme="minorBidi"/>
          <w:szCs w:val="22"/>
        </w:rPr>
        <w:lastRenderedPageBreak/>
        <w:t>• Khối B1 là ảnh đầu vào có kích thước H×W×1 (cao × rộng × sâu). Để giảm bớt không gian và bộ nhớ của quá trình tính toán mạng nơron nên chúng tôi sử dụng ảnh đầu vào đa cấp xám (số chiều thứ 3 (độ sâu) trong kích thước ảnh bằng.</w:t>
      </w:r>
    </w:p>
    <w:p w14:paraId="74E6982A" w14:textId="77777777" w:rsidR="00E907AB" w:rsidRPr="00E907AB" w:rsidRDefault="00E907AB" w:rsidP="00FE5FFD">
      <w:pPr>
        <w:spacing w:after="120"/>
        <w:ind w:firstLine="0"/>
        <w:rPr>
          <w:rFonts w:eastAsiaTheme="minorHAnsi" w:cstheme="minorBidi"/>
          <w:szCs w:val="22"/>
        </w:rPr>
      </w:pPr>
      <w:r w:rsidRPr="00E907AB">
        <w:rPr>
          <w:rFonts w:eastAsiaTheme="minorHAnsi" w:cstheme="minorBidi"/>
          <w:szCs w:val="22"/>
        </w:rPr>
        <w:t>• Khối B2, B3 là lớp nơron tích chập có 2 bộ lọc đặc trưng với kích thước cửa sổ hàm nhân là 3×3. Hàm kích hoạt ReLu được sử dụng trong lớp nơron này. Hiệu ứng này nhằm cải thiện các đặc trưng thưa của toàn mạng và tránh sự phụ thuộc vào việc truyền tham số giữa các nơron.</w:t>
      </w:r>
    </w:p>
    <w:p w14:paraId="4D687A3E" w14:textId="77777777" w:rsidR="00E907AB" w:rsidRPr="00E907AB" w:rsidRDefault="00E907AB" w:rsidP="00FE5FFD">
      <w:pPr>
        <w:spacing w:after="120"/>
        <w:ind w:firstLine="0"/>
        <w:rPr>
          <w:rFonts w:eastAsiaTheme="minorHAnsi" w:cstheme="minorBidi"/>
          <w:szCs w:val="22"/>
        </w:rPr>
      </w:pPr>
      <w:r w:rsidRPr="00E907AB">
        <w:rPr>
          <w:rFonts w:eastAsiaTheme="minorHAnsi" w:cstheme="minorBidi"/>
          <w:szCs w:val="22"/>
        </w:rPr>
        <w:t>• Khối B4 là lớp Maxpooling, cửa sổ xử lý có kích thước 2×2 được sử dụng. Lớp giảm không gian mẫu (downsampling) này sử dụng phương pháp MaxPooling với việc có thể giữ lại thông tin hữu ích và cắt giảm lượng dữ liệu cần xử lý ở bước tiếp theo.</w:t>
      </w:r>
    </w:p>
    <w:p w14:paraId="1C05C004" w14:textId="77777777" w:rsidR="00D335EC" w:rsidRDefault="00E907AB" w:rsidP="00FE5FFD">
      <w:pPr>
        <w:pStyle w:val="Caption"/>
        <w:spacing w:line="360" w:lineRule="auto"/>
        <w:jc w:val="both"/>
        <w:rPr>
          <w:rFonts w:eastAsiaTheme="minorHAnsi" w:cstheme="minorBidi"/>
          <w:b w:val="0"/>
          <w:iCs w:val="0"/>
          <w:color w:val="auto"/>
          <w:szCs w:val="22"/>
          <w:lang w:eastAsia="en-US"/>
        </w:rPr>
      </w:pPr>
      <w:r w:rsidRPr="00E907AB">
        <w:rPr>
          <w:rFonts w:eastAsiaTheme="minorHAnsi" w:cstheme="minorBidi"/>
          <w:b w:val="0"/>
          <w:iCs w:val="0"/>
          <w:color w:val="auto"/>
          <w:szCs w:val="22"/>
          <w:lang w:eastAsia="en-US"/>
        </w:rPr>
        <w:t>• Khối B5 tương tự khối B3 nhưng số các bộ lọc (filter) tăng lên 4, sau đó khối này kết nối ngay theo sau khối tích chập CONV để thực hiện cắt giảm không gian mẫu.</w:t>
      </w:r>
    </w:p>
    <w:p w14:paraId="57987D7C" w14:textId="77777777" w:rsidR="00D335EC" w:rsidRDefault="00D335EC" w:rsidP="00FE5FFD">
      <w:pPr>
        <w:pStyle w:val="Caption"/>
        <w:spacing w:line="360" w:lineRule="auto"/>
        <w:jc w:val="both"/>
      </w:pPr>
    </w:p>
    <w:p w14:paraId="379B820F" w14:textId="77777777" w:rsidR="006F24C5" w:rsidRPr="00E10773" w:rsidRDefault="00D335EC" w:rsidP="00FE5FFD">
      <w:pPr>
        <w:pStyle w:val="Caption"/>
        <w:spacing w:line="360" w:lineRule="auto"/>
        <w:jc w:val="both"/>
        <w:outlineLvl w:val="2"/>
        <w:rPr>
          <w:sz w:val="28"/>
          <w:szCs w:val="28"/>
        </w:rPr>
      </w:pPr>
      <w:bookmarkStart w:id="35" w:name="_Toc164726754"/>
      <w:r w:rsidRPr="00E10773">
        <w:rPr>
          <w:sz w:val="28"/>
          <w:szCs w:val="28"/>
        </w:rPr>
        <w:t>2.4.2 Nhận dạng vân tay</w:t>
      </w:r>
      <w:bookmarkEnd w:id="35"/>
    </w:p>
    <w:p w14:paraId="04110A37" w14:textId="77777777" w:rsidR="00387230" w:rsidRPr="00426EF0" w:rsidRDefault="00387230" w:rsidP="00FE5FFD">
      <w:pPr>
        <w:pStyle w:val="ListParagraph"/>
        <w:numPr>
          <w:ilvl w:val="0"/>
          <w:numId w:val="39"/>
        </w:numPr>
        <w:spacing w:line="360" w:lineRule="auto"/>
        <w:rPr>
          <w:rFonts w:eastAsiaTheme="minorHAnsi" w:cstheme="minorBidi"/>
          <w:bCs/>
          <w:szCs w:val="26"/>
        </w:rPr>
      </w:pPr>
      <w:r w:rsidRPr="00426EF0">
        <w:rPr>
          <w:rFonts w:eastAsiaTheme="minorHAnsi" w:cstheme="minorBidi"/>
          <w:bCs/>
          <w:szCs w:val="26"/>
        </w:rPr>
        <w:t>Huấn luyện ảnh vân tay với mô hình MapReduce trong môi trường  Spark</w:t>
      </w:r>
    </w:p>
    <w:p w14:paraId="1CC19243" w14:textId="77777777" w:rsidR="00387230" w:rsidRPr="00387230" w:rsidRDefault="00387230" w:rsidP="00FE5FFD">
      <w:pPr>
        <w:spacing w:after="120"/>
        <w:ind w:firstLine="0"/>
        <w:rPr>
          <w:rFonts w:eastAsiaTheme="minorHAnsi" w:cstheme="minorBidi"/>
          <w:szCs w:val="22"/>
        </w:rPr>
      </w:pPr>
      <w:r w:rsidRPr="00387230">
        <w:rPr>
          <w:rFonts w:eastAsiaTheme="minorHAnsi" w:cstheme="minorBidi"/>
          <w:szCs w:val="22"/>
        </w:rPr>
        <w:t>Giai đoạn huấn luyện hàng loạt ảnh vân tay được mô tả trong Hình 4.1. Gọi ( Label, Fea_vector ) tương ứng với nhãn và vector đặc trưng của tập vân tay huấn luyện và ( Label, Fea_vector_new ) tương ứng với nhãn và vector đặc trưng đầu ra của tập vân tay huấn luyện được lưu trữ trên HDFS.</w:t>
      </w:r>
    </w:p>
    <w:p w14:paraId="4914C33F" w14:textId="77777777" w:rsidR="00387230" w:rsidRPr="00387230" w:rsidRDefault="00387230" w:rsidP="00FE5FFD">
      <w:pPr>
        <w:spacing w:after="120"/>
        <w:ind w:firstLine="0"/>
        <w:rPr>
          <w:rFonts w:eastAsiaTheme="minorHAnsi" w:cstheme="minorBidi"/>
          <w:szCs w:val="22"/>
        </w:rPr>
      </w:pPr>
      <w:r w:rsidRPr="00387230">
        <w:rPr>
          <w:rFonts w:eastAsiaTheme="minorHAnsi" w:cstheme="minorBidi"/>
          <w:noProof/>
          <w:szCs w:val="22"/>
        </w:rPr>
        <w:drawing>
          <wp:inline distT="0" distB="0" distL="0" distR="0" wp14:anchorId="11E16326" wp14:editId="39F8201E">
            <wp:extent cx="5760720" cy="1736090"/>
            <wp:effectExtent l="19050" t="19050" r="11430" b="165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1736090"/>
                    </a:xfrm>
                    <a:prstGeom prst="rect">
                      <a:avLst/>
                    </a:prstGeom>
                    <a:noFill/>
                    <a:ln>
                      <a:solidFill>
                        <a:schemeClr val="accent1"/>
                      </a:solidFill>
                    </a:ln>
                  </pic:spPr>
                </pic:pic>
              </a:graphicData>
            </a:graphic>
          </wp:inline>
        </w:drawing>
      </w:r>
    </w:p>
    <w:p w14:paraId="3C93167D" w14:textId="77777777" w:rsidR="00387230" w:rsidRPr="00387230" w:rsidRDefault="00387230" w:rsidP="00FE5FFD">
      <w:pPr>
        <w:spacing w:after="120"/>
        <w:ind w:firstLine="0"/>
        <w:jc w:val="center"/>
        <w:rPr>
          <w:rFonts w:eastAsiaTheme="minorHAnsi" w:cstheme="minorBidi"/>
          <w:i/>
          <w:iCs/>
          <w:szCs w:val="22"/>
        </w:rPr>
      </w:pPr>
      <w:r w:rsidRPr="00387230">
        <w:rPr>
          <w:rFonts w:eastAsiaTheme="minorHAnsi" w:cstheme="minorBidi"/>
          <w:i/>
          <w:iCs/>
          <w:szCs w:val="22"/>
        </w:rPr>
        <w:lastRenderedPageBreak/>
        <w:t>Hình 3.1 Huấn luyện ảnh vân tay với mô hình MapReduce trong môi trường Spark</w:t>
      </w:r>
    </w:p>
    <w:p w14:paraId="71D281A3" w14:textId="77777777" w:rsidR="00387230" w:rsidRPr="00387230" w:rsidRDefault="00387230" w:rsidP="00FE5FFD">
      <w:pPr>
        <w:spacing w:after="120"/>
        <w:ind w:firstLine="0"/>
        <w:rPr>
          <w:rFonts w:eastAsiaTheme="minorHAnsi" w:cstheme="minorBidi"/>
          <w:szCs w:val="22"/>
          <w:lang w:eastAsia="zh-CN"/>
        </w:rPr>
      </w:pPr>
      <w:r w:rsidRPr="00387230">
        <w:rPr>
          <w:rFonts w:eastAsiaTheme="minorHAnsi" w:cstheme="minorBidi"/>
          <w:szCs w:val="22"/>
          <w:lang w:eastAsia="zh-CN"/>
        </w:rPr>
        <w:t>Quá trình thực hiện chi tiết được mô tả như sau:</w:t>
      </w:r>
    </w:p>
    <w:p w14:paraId="33C44E51" w14:textId="77777777" w:rsidR="00387230" w:rsidRPr="00387230" w:rsidRDefault="00387230" w:rsidP="00FE5FFD">
      <w:pPr>
        <w:numPr>
          <w:ilvl w:val="0"/>
          <w:numId w:val="35"/>
        </w:numPr>
        <w:spacing w:after="120"/>
        <w:contextualSpacing/>
        <w:rPr>
          <w:rFonts w:eastAsiaTheme="minorHAnsi" w:cstheme="minorBidi"/>
          <w:szCs w:val="22"/>
          <w:lang w:eastAsia="zh-CN"/>
        </w:rPr>
      </w:pPr>
      <w:r w:rsidRPr="00387230">
        <w:rPr>
          <w:rFonts w:eastAsiaTheme="minorHAnsi" w:cstheme="minorBidi"/>
          <w:szCs w:val="22"/>
          <w:lang w:eastAsia="zh-CN"/>
        </w:rPr>
        <w:t>Giai đoạn Map:</w:t>
      </w:r>
    </w:p>
    <w:p w14:paraId="0CFD35E5" w14:textId="77777777" w:rsidR="00387230" w:rsidRPr="00387230" w:rsidRDefault="00387230" w:rsidP="00FE5FFD">
      <w:pPr>
        <w:numPr>
          <w:ilvl w:val="0"/>
          <w:numId w:val="36"/>
        </w:numPr>
        <w:spacing w:after="120"/>
        <w:contextualSpacing/>
        <w:rPr>
          <w:rFonts w:eastAsiaTheme="minorHAnsi" w:cstheme="minorBidi"/>
          <w:szCs w:val="22"/>
          <w:lang w:eastAsia="zh-CN"/>
        </w:rPr>
      </w:pPr>
      <w:r w:rsidRPr="00387230">
        <w:rPr>
          <w:rFonts w:eastAsiaTheme="minorHAnsi" w:cstheme="minorBidi"/>
          <w:szCs w:val="22"/>
          <w:lang w:eastAsia="zh-CN"/>
        </w:rPr>
        <w:t>Đầu vào hàm Map: tạo danh sách chứa nhân (Label) và giá trị đặc trưng (Fea_vector).</w:t>
      </w:r>
    </w:p>
    <w:p w14:paraId="69095C12" w14:textId="77777777" w:rsidR="00387230" w:rsidRPr="00387230" w:rsidRDefault="00387230" w:rsidP="00FE5FFD">
      <w:pPr>
        <w:numPr>
          <w:ilvl w:val="0"/>
          <w:numId w:val="36"/>
        </w:numPr>
        <w:spacing w:after="120"/>
        <w:contextualSpacing/>
        <w:rPr>
          <w:rFonts w:eastAsiaTheme="minorHAnsi" w:cstheme="minorBidi"/>
          <w:szCs w:val="22"/>
          <w:lang w:eastAsia="zh-CN"/>
        </w:rPr>
      </w:pPr>
      <w:r w:rsidRPr="00387230">
        <w:rPr>
          <w:rFonts w:eastAsiaTheme="minorHAnsi" w:cstheme="minorBidi"/>
          <w:szCs w:val="22"/>
          <w:lang w:eastAsia="zh-CN"/>
        </w:rPr>
        <w:t>Thủ tục Map: lấy tất cả các ảnh từ hệ thống tập tin phân tán HDFS - sử dụng bộ lọc Gabor tăng cường chất lượng ảnh nhị phân hoá - làm móng ảnh trích xuất đặc trưng trộn và sắp xếp → nhân tương ứng với các giá trị đặc trưng.</w:t>
      </w:r>
    </w:p>
    <w:p w14:paraId="271DFC20" w14:textId="77777777" w:rsidR="00387230" w:rsidRPr="00387230" w:rsidRDefault="00387230" w:rsidP="00FE5FFD">
      <w:pPr>
        <w:numPr>
          <w:ilvl w:val="0"/>
          <w:numId w:val="36"/>
        </w:numPr>
        <w:spacing w:after="120"/>
        <w:contextualSpacing/>
        <w:rPr>
          <w:rFonts w:eastAsiaTheme="minorHAnsi" w:cstheme="minorBidi"/>
          <w:szCs w:val="22"/>
          <w:lang w:eastAsia="zh-CN"/>
        </w:rPr>
      </w:pPr>
      <w:r w:rsidRPr="00387230">
        <w:rPr>
          <w:rFonts w:eastAsiaTheme="minorHAnsi" w:cstheme="minorBidi"/>
          <w:szCs w:val="22"/>
          <w:lang w:eastAsia="zh-CN"/>
        </w:rPr>
        <w:t>Đầu ra hàm Map: vector đặc trưng của tập ảnh vân tay trên HDFS.</w:t>
      </w:r>
    </w:p>
    <w:p w14:paraId="445E2C72" w14:textId="77777777" w:rsidR="00387230" w:rsidRPr="00387230" w:rsidRDefault="00387230" w:rsidP="00FE5FFD">
      <w:pPr>
        <w:numPr>
          <w:ilvl w:val="0"/>
          <w:numId w:val="34"/>
        </w:numPr>
        <w:spacing w:after="120"/>
        <w:contextualSpacing/>
        <w:rPr>
          <w:rFonts w:eastAsiaTheme="minorHAnsi" w:cstheme="minorBidi"/>
          <w:szCs w:val="22"/>
          <w:lang w:eastAsia="zh-CN"/>
        </w:rPr>
      </w:pPr>
      <w:r w:rsidRPr="00387230">
        <w:rPr>
          <w:rFonts w:eastAsiaTheme="minorHAnsi" w:cstheme="minorBidi"/>
          <w:szCs w:val="22"/>
          <w:lang w:eastAsia="zh-CN"/>
        </w:rPr>
        <w:t>Giai đoạn Reduce:</w:t>
      </w:r>
    </w:p>
    <w:p w14:paraId="6BDBDC91" w14:textId="77777777" w:rsidR="00387230" w:rsidRPr="00387230" w:rsidRDefault="00387230" w:rsidP="00FE5FFD">
      <w:pPr>
        <w:numPr>
          <w:ilvl w:val="0"/>
          <w:numId w:val="37"/>
        </w:numPr>
        <w:spacing w:after="120"/>
        <w:contextualSpacing/>
        <w:rPr>
          <w:rFonts w:eastAsiaTheme="minorHAnsi" w:cstheme="minorBidi"/>
          <w:szCs w:val="22"/>
          <w:lang w:eastAsia="zh-CN"/>
        </w:rPr>
      </w:pPr>
      <w:r w:rsidRPr="00387230">
        <w:rPr>
          <w:rFonts w:eastAsiaTheme="minorHAnsi" w:cstheme="minorBidi"/>
          <w:szCs w:val="22"/>
          <w:lang w:eastAsia="zh-CN"/>
        </w:rPr>
        <w:t>Đầu vào hàm Reduce: danh sách chứa nhân và đặc trưng của tập ảnh vân tay.</w:t>
      </w:r>
    </w:p>
    <w:p w14:paraId="6CA987A1" w14:textId="77777777" w:rsidR="00387230" w:rsidRPr="00387230" w:rsidRDefault="00387230" w:rsidP="00FE5FFD">
      <w:pPr>
        <w:numPr>
          <w:ilvl w:val="0"/>
          <w:numId w:val="37"/>
        </w:numPr>
        <w:spacing w:after="120"/>
        <w:contextualSpacing/>
        <w:rPr>
          <w:rFonts w:eastAsiaTheme="minorHAnsi" w:cstheme="minorBidi"/>
          <w:szCs w:val="22"/>
          <w:lang w:eastAsia="zh-CN"/>
        </w:rPr>
      </w:pPr>
      <w:r w:rsidRPr="00387230">
        <w:rPr>
          <w:rFonts w:eastAsiaTheme="minorHAnsi" w:cstheme="minorBidi"/>
          <w:szCs w:val="22"/>
          <w:lang w:eastAsia="zh-CN"/>
        </w:rPr>
        <w:t>Thủ tục Reduce: duyệt qua từng vector đặc trưng sử dụng phương pháp PCA để giảm số chiều các vector đặc trưng cập nhật lại danh sách nhân và giá trị đặc trưng tương ứng.</w:t>
      </w:r>
    </w:p>
    <w:p w14:paraId="3EC52D7D" w14:textId="77777777" w:rsidR="00387230" w:rsidRPr="00387230" w:rsidRDefault="00387230" w:rsidP="00FE5FFD">
      <w:pPr>
        <w:numPr>
          <w:ilvl w:val="0"/>
          <w:numId w:val="37"/>
        </w:numPr>
        <w:spacing w:after="120"/>
        <w:contextualSpacing/>
        <w:rPr>
          <w:rFonts w:eastAsiaTheme="minorHAnsi" w:cstheme="minorBidi"/>
          <w:szCs w:val="22"/>
          <w:lang w:eastAsia="zh-CN"/>
        </w:rPr>
      </w:pPr>
      <w:r w:rsidRPr="00387230">
        <w:rPr>
          <w:rFonts w:eastAsiaTheme="minorHAnsi" w:cstheme="minorBidi"/>
          <w:szCs w:val="22"/>
          <w:lang w:eastAsia="zh-CN"/>
        </w:rPr>
        <w:t>Đầu ra hàm Reduce: danh sách đầu ra với nhãn (Label) và giá trị đặc trưng (Fea_vector_new).</w:t>
      </w:r>
    </w:p>
    <w:p w14:paraId="2D6EF3F2" w14:textId="77777777" w:rsidR="00387230" w:rsidRPr="008F4579" w:rsidRDefault="00387230" w:rsidP="00FE5FFD">
      <w:pPr>
        <w:pStyle w:val="ListParagraph"/>
        <w:numPr>
          <w:ilvl w:val="0"/>
          <w:numId w:val="38"/>
        </w:numPr>
        <w:spacing w:line="360" w:lineRule="auto"/>
        <w:rPr>
          <w:rFonts w:eastAsiaTheme="minorHAnsi" w:cstheme="minorBidi"/>
          <w:bCs/>
          <w:lang w:eastAsia="zh-CN"/>
        </w:rPr>
      </w:pPr>
      <w:r w:rsidRPr="008F4579">
        <w:rPr>
          <w:rFonts w:eastAsiaTheme="minorHAnsi" w:cstheme="minorBidi"/>
          <w:bCs/>
          <w:lang w:eastAsia="zh-CN"/>
        </w:rPr>
        <w:t>Kiểm tra vân tay với mô hình MapReduce trong môi trường Spark</w:t>
      </w:r>
    </w:p>
    <w:p w14:paraId="14915519" w14:textId="77777777" w:rsidR="00387230" w:rsidRPr="00387230" w:rsidRDefault="00387230" w:rsidP="00FE5FFD">
      <w:pPr>
        <w:spacing w:after="120"/>
        <w:ind w:left="360" w:firstLine="0"/>
        <w:rPr>
          <w:rFonts w:eastAsiaTheme="minorHAnsi" w:cstheme="minorBidi"/>
          <w:szCs w:val="22"/>
          <w:lang w:eastAsia="zh-CN"/>
        </w:rPr>
      </w:pPr>
      <w:r w:rsidRPr="00387230">
        <w:rPr>
          <w:rFonts w:eastAsiaTheme="minorHAnsi" w:cstheme="minorBidi"/>
          <w:szCs w:val="22"/>
          <w:lang w:eastAsia="zh-CN"/>
        </w:rPr>
        <w:t>Sau quá trình huấn luyện ảnh vân tay, bước tiếp theo chúng tôi thực hiện kiểm tra ảnh vân tay để đánh giá độ chính xác của hệ thống. Mô hình tổng quát được thể hiện trong Hình 3.2. Gọi (Label, Fea_vector) tương ứng với nhân và vector đặc trưng của tập vân tay huấn luyện được lưu trữ trên hệ thống tập tin phân tán HDFS và (T. Fea_vector) tương tứng với nhân và vector đặc trưng của tập vân tay kiểm tra. Quá trình kiểm tra trên hai thuật toán KNN và matching bao gồm các giai đoạn:</w:t>
      </w:r>
    </w:p>
    <w:p w14:paraId="267A4CD1" w14:textId="77777777" w:rsidR="00387230" w:rsidRPr="00387230" w:rsidRDefault="00387230" w:rsidP="00FE5FFD">
      <w:pPr>
        <w:spacing w:after="120"/>
        <w:ind w:left="360" w:firstLine="0"/>
        <w:rPr>
          <w:rFonts w:eastAsiaTheme="minorHAnsi" w:cstheme="minorBidi"/>
          <w:szCs w:val="22"/>
          <w:lang w:eastAsia="zh-CN"/>
        </w:rPr>
      </w:pPr>
      <w:r w:rsidRPr="00387230">
        <w:rPr>
          <w:rFonts w:eastAsiaTheme="minorHAnsi" w:cstheme="minorBidi"/>
          <w:noProof/>
          <w:szCs w:val="22"/>
        </w:rPr>
        <w:lastRenderedPageBreak/>
        <w:drawing>
          <wp:inline distT="0" distB="0" distL="0" distR="0" wp14:anchorId="7836CECF" wp14:editId="788DB9C2">
            <wp:extent cx="5760720" cy="2366010"/>
            <wp:effectExtent l="19050" t="19050" r="11430" b="152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366010"/>
                    </a:xfrm>
                    <a:prstGeom prst="rect">
                      <a:avLst/>
                    </a:prstGeom>
                    <a:noFill/>
                    <a:ln>
                      <a:solidFill>
                        <a:schemeClr val="accent1"/>
                      </a:solidFill>
                    </a:ln>
                  </pic:spPr>
                </pic:pic>
              </a:graphicData>
            </a:graphic>
          </wp:inline>
        </w:drawing>
      </w:r>
    </w:p>
    <w:p w14:paraId="715F5159" w14:textId="43DB5661" w:rsidR="001B0850" w:rsidRDefault="00387230" w:rsidP="00FE5FFD">
      <w:pPr>
        <w:spacing w:after="120"/>
        <w:ind w:left="360" w:firstLine="0"/>
        <w:jc w:val="center"/>
        <w:rPr>
          <w:rFonts w:eastAsiaTheme="minorHAnsi" w:cstheme="minorBidi"/>
          <w:szCs w:val="22"/>
          <w:lang w:eastAsia="zh-CN"/>
        </w:rPr>
      </w:pPr>
      <w:r w:rsidRPr="00387230">
        <w:rPr>
          <w:rFonts w:eastAsiaTheme="minorHAnsi" w:cstheme="minorBidi"/>
          <w:szCs w:val="22"/>
          <w:lang w:eastAsia="zh-CN"/>
        </w:rPr>
        <w:t>Hình 3.2. Kiểm tra ảnh vân tay trên thuật toán KNN với mô hình MapReduce trong môi trường Spark</w:t>
      </w:r>
    </w:p>
    <w:p w14:paraId="508DA353" w14:textId="6EA84D77" w:rsidR="00E10773" w:rsidRDefault="00E10773" w:rsidP="00FE5FFD">
      <w:pPr>
        <w:spacing w:after="120"/>
        <w:ind w:left="360" w:firstLine="0"/>
        <w:jc w:val="center"/>
        <w:rPr>
          <w:rFonts w:eastAsiaTheme="minorHAnsi" w:cstheme="minorBidi"/>
          <w:szCs w:val="22"/>
          <w:lang w:eastAsia="zh-CN"/>
        </w:rPr>
      </w:pPr>
    </w:p>
    <w:p w14:paraId="49B0ADEA" w14:textId="77777777" w:rsidR="00950059" w:rsidRDefault="00950059" w:rsidP="00FE5FFD">
      <w:pPr>
        <w:spacing w:after="120"/>
        <w:ind w:left="360" w:firstLine="0"/>
        <w:jc w:val="center"/>
        <w:rPr>
          <w:rFonts w:eastAsiaTheme="minorHAnsi" w:cstheme="minorBidi"/>
          <w:szCs w:val="22"/>
          <w:lang w:eastAsia="zh-CN"/>
        </w:rPr>
      </w:pPr>
    </w:p>
    <w:p w14:paraId="7B48B903" w14:textId="344073D1" w:rsidR="007720C0" w:rsidRPr="00E10773" w:rsidRDefault="007720C0" w:rsidP="00FE5FFD">
      <w:pPr>
        <w:pStyle w:val="Heading2"/>
        <w:numPr>
          <w:ilvl w:val="0"/>
          <w:numId w:val="0"/>
        </w:numPr>
        <w:rPr>
          <w:rFonts w:eastAsiaTheme="minorHAnsi"/>
          <w:lang w:eastAsia="zh-CN"/>
        </w:rPr>
      </w:pPr>
      <w:bookmarkStart w:id="36" w:name="_Toc164726755"/>
      <w:r w:rsidRPr="00E10773">
        <w:rPr>
          <w:rFonts w:eastAsiaTheme="minorHAnsi"/>
          <w:lang w:eastAsia="zh-CN"/>
        </w:rPr>
        <w:t xml:space="preserve">2.5 </w:t>
      </w:r>
      <w:r w:rsidR="00827E3C" w:rsidRPr="00E10773">
        <w:rPr>
          <w:rFonts w:eastAsiaTheme="minorHAnsi"/>
          <w:lang w:eastAsia="zh-CN"/>
        </w:rPr>
        <w:t>Nghiên cứu các mô hình sinh trắc học đa nhân tố</w:t>
      </w:r>
      <w:bookmarkEnd w:id="36"/>
    </w:p>
    <w:p w14:paraId="055E058B" w14:textId="77777777" w:rsidR="0018652D" w:rsidRPr="00E10773" w:rsidRDefault="00E31657" w:rsidP="00FE5FFD">
      <w:pPr>
        <w:pStyle w:val="Heading3"/>
        <w:numPr>
          <w:ilvl w:val="0"/>
          <w:numId w:val="0"/>
        </w:numPr>
        <w:rPr>
          <w:color w:val="111111"/>
          <w:szCs w:val="28"/>
          <w:lang w:val="en-GB" w:eastAsia="en-GB"/>
        </w:rPr>
      </w:pPr>
      <w:bookmarkStart w:id="37" w:name="_Toc164726756"/>
      <w:r w:rsidRPr="00E10773">
        <w:rPr>
          <w:rFonts w:eastAsiaTheme="minorHAnsi" w:cstheme="minorBidi"/>
          <w:szCs w:val="28"/>
          <w:lang w:eastAsia="zh-CN"/>
        </w:rPr>
        <w:t xml:space="preserve">2.5.1 </w:t>
      </w:r>
      <w:r w:rsidR="0018652D" w:rsidRPr="00E10773">
        <w:rPr>
          <w:color w:val="111111"/>
          <w:szCs w:val="28"/>
          <w:lang w:val="en-GB" w:eastAsia="en-GB"/>
        </w:rPr>
        <w:t>Mô hình xác thực sinh trắc học đa nhân tố kết hợp mức đặc trưng</w:t>
      </w:r>
      <w:bookmarkEnd w:id="37"/>
    </w:p>
    <w:p w14:paraId="030752FB" w14:textId="77777777" w:rsidR="0018652D" w:rsidRPr="0018652D" w:rsidRDefault="0018652D" w:rsidP="00E56FB1">
      <w:pPr>
        <w:shd w:val="clear" w:color="auto" w:fill="FFFFFF"/>
        <w:spacing w:after="390"/>
        <w:ind w:firstLine="720"/>
        <w:rPr>
          <w:color w:val="222222"/>
          <w:szCs w:val="26"/>
          <w:lang w:val="en-GB" w:eastAsia="en-GB"/>
        </w:rPr>
      </w:pPr>
      <w:r w:rsidRPr="0018652D">
        <w:rPr>
          <w:color w:val="222222"/>
          <w:szCs w:val="26"/>
          <w:lang w:val="en-GB" w:eastAsia="en-GB"/>
        </w:rPr>
        <w:t>Kết hợp các đặc trưng (Feature Fusion) khác nhau để tạo ra một tập hợp đặc trưng mới. Ví dụ, về kết hợp mức đặc trưng có thể thực hiện với người dùng được thực hiện trích xuất bằng nhiều cảm biến. Khi các vectơ đặc trưng là đồng nhất, chẳng hạn như nhiều hình ảnh vân tay, giá trị trung bình có trọng số của các đặc trưng riêng lẻ có thể được tính toán tạo ra một vectơ đặc trưng (Feature vector) duy nhất (Hình 5).</w:t>
      </w:r>
    </w:p>
    <w:p w14:paraId="4B072479" w14:textId="77777777" w:rsidR="0018652D" w:rsidRPr="0018652D" w:rsidRDefault="0018652D" w:rsidP="00FE5FFD">
      <w:pPr>
        <w:shd w:val="clear" w:color="auto" w:fill="FFFFFF"/>
        <w:ind w:firstLine="0"/>
        <w:jc w:val="center"/>
        <w:rPr>
          <w:color w:val="222222"/>
          <w:szCs w:val="26"/>
          <w:lang w:val="en-GB" w:eastAsia="en-GB"/>
        </w:rPr>
      </w:pPr>
      <w:r w:rsidRPr="0018652D">
        <w:rPr>
          <w:noProof/>
          <w:color w:val="222222"/>
          <w:szCs w:val="26"/>
        </w:rPr>
        <w:drawing>
          <wp:inline distT="0" distB="0" distL="0" distR="0" wp14:anchorId="393CB55C" wp14:editId="63942360">
            <wp:extent cx="5731510" cy="1217930"/>
            <wp:effectExtent l="19050" t="19050" r="21590" b="20320"/>
            <wp:docPr id="44" name="Picture 44" descr="Mô hình xác thực sinh trắc học đa nhân t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ô hình xác thực sinh trắc học đa nhân tố"/>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217930"/>
                    </a:xfrm>
                    <a:prstGeom prst="rect">
                      <a:avLst/>
                    </a:prstGeom>
                    <a:noFill/>
                    <a:ln>
                      <a:solidFill>
                        <a:schemeClr val="accent1"/>
                      </a:solidFill>
                    </a:ln>
                  </pic:spPr>
                </pic:pic>
              </a:graphicData>
            </a:graphic>
          </wp:inline>
        </w:drawing>
      </w:r>
      <w:r w:rsidRPr="0018652D">
        <w:rPr>
          <w:color w:val="222222"/>
          <w:szCs w:val="26"/>
          <w:lang w:val="en-GB" w:eastAsia="en-GB"/>
        </w:rPr>
        <w:t>Hình 5. Mô hình xác thực sinh trắc học đa nhân tố kết hợp mức đặc trưng</w:t>
      </w:r>
    </w:p>
    <w:p w14:paraId="6C0F2620" w14:textId="5D4946E7" w:rsidR="0018652D" w:rsidRPr="0018652D" w:rsidRDefault="0018652D" w:rsidP="00FE5FFD">
      <w:pPr>
        <w:pStyle w:val="Heading3"/>
        <w:numPr>
          <w:ilvl w:val="0"/>
          <w:numId w:val="0"/>
        </w:numPr>
        <w:rPr>
          <w:color w:val="111111"/>
          <w:lang w:val="en-GB" w:eastAsia="en-GB"/>
        </w:rPr>
      </w:pPr>
      <w:bookmarkStart w:id="38" w:name="_Toc164726757"/>
      <w:r>
        <w:rPr>
          <w:color w:val="111111"/>
          <w:lang w:val="en-GB" w:eastAsia="en-GB"/>
        </w:rPr>
        <w:lastRenderedPageBreak/>
        <w:t xml:space="preserve">2.5.2 </w:t>
      </w:r>
      <w:r w:rsidRPr="0018652D">
        <w:rPr>
          <w:color w:val="111111"/>
          <w:lang w:val="en-GB" w:eastAsia="en-GB"/>
        </w:rPr>
        <w:t>Mô hình xác thực sinh trắc học đa nhân tố kết hợp mức điểm số</w:t>
      </w:r>
      <w:bookmarkEnd w:id="38"/>
    </w:p>
    <w:p w14:paraId="1C36873F" w14:textId="77777777" w:rsidR="0018652D" w:rsidRPr="0018652D" w:rsidRDefault="0018652D" w:rsidP="008C172C">
      <w:pPr>
        <w:shd w:val="clear" w:color="auto" w:fill="FFFFFF"/>
        <w:spacing w:after="390"/>
        <w:ind w:firstLine="720"/>
        <w:rPr>
          <w:color w:val="222222"/>
          <w:szCs w:val="26"/>
          <w:lang w:val="en-GB" w:eastAsia="en-GB"/>
        </w:rPr>
      </w:pPr>
      <w:r w:rsidRPr="0018652D">
        <w:rPr>
          <w:color w:val="222222"/>
          <w:szCs w:val="26"/>
          <w:lang w:val="en-GB" w:eastAsia="en-GB"/>
        </w:rPr>
        <w:t>Hệ thống xác thực sinh trắc học đa nhân tố kết hợp mức điểm số (Score fusion) giữa các điểm số riêng biệt của các nhân tố sinh trắc khác nhau đưa ra điểm số tổng (Total score) để so sánh với ngưỡng (Threshold) cho trước trong việc đưa ra quyết định khớp/không khớp (Hình 6). Do đó, tổng hợp điểm so sánh nói chung là cách tiếp cận được ưu tiên để tích hợp dữ liệu. Điểm số tổng được kết hợp bằng nhiều kỹ thuật khác nhau để tạo ra một điểm số mới để so sánh với ngưỡng. Ngày nay, có hai cách tiếp cận chính được sử dụng để tạo ra điểm số so sánh là phân lớp và tổ hợp.</w:t>
      </w:r>
    </w:p>
    <w:p w14:paraId="72EF4BD5"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t>Trong cách tiếp cận phân lớp, mô hình có thể xây dựng một vectơ đặc trưng với các điểm số riêng lẻ và sau đó phân thành lớp với nhãn chấp nhận hoặc loại bỏ. Cách tiếp cận phân lớp có thể sử dụng thuật toán cây quyết định, SVM hoặc LDA để phân lớp vectơ đặc trưng xác định người dùng là giả mạo hoặc thật. Với phương pháp tổ hợp, mô hình tổ hợp các điểm số riêng lẻ để tạo ra một điểm số vô hướng duy nhất để đưa ra quyết định cuối cùng. Phương pháp tổ hợp tạo ra điểm số tổng hợp tạo ra hiệu suất vượt trội so với mức kết hợp khác.</w:t>
      </w:r>
    </w:p>
    <w:p w14:paraId="613D2350" w14:textId="77777777" w:rsidR="0018652D" w:rsidRPr="0018652D" w:rsidRDefault="0018652D" w:rsidP="00FE5FFD">
      <w:pPr>
        <w:shd w:val="clear" w:color="auto" w:fill="FFFFFF"/>
        <w:spacing w:after="390"/>
        <w:ind w:firstLine="0"/>
        <w:rPr>
          <w:color w:val="222222"/>
          <w:szCs w:val="26"/>
          <w:lang w:val="en-GB" w:eastAsia="en-GB"/>
        </w:rPr>
      </w:pPr>
      <w:r w:rsidRPr="0018652D">
        <w:rPr>
          <w:noProof/>
          <w:szCs w:val="26"/>
        </w:rPr>
        <w:drawing>
          <wp:inline distT="0" distB="0" distL="0" distR="0" wp14:anchorId="3313891A" wp14:editId="7A5F8494">
            <wp:extent cx="5731510" cy="1915795"/>
            <wp:effectExtent l="19050" t="19050" r="21590" b="27305"/>
            <wp:docPr id="45" name="Picture 45" descr="Mô hình xác thực sinh trắc học đa nhân t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ô hình xác thực sinh trắc học đa nhân tố"/>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915795"/>
                    </a:xfrm>
                    <a:prstGeom prst="rect">
                      <a:avLst/>
                    </a:prstGeom>
                    <a:noFill/>
                    <a:ln>
                      <a:solidFill>
                        <a:schemeClr val="accent1"/>
                      </a:solidFill>
                    </a:ln>
                  </pic:spPr>
                </pic:pic>
              </a:graphicData>
            </a:graphic>
          </wp:inline>
        </w:drawing>
      </w:r>
      <w:r w:rsidRPr="0018652D">
        <w:rPr>
          <w:szCs w:val="26"/>
          <w:lang w:val="en-GB" w:eastAsia="en-GB"/>
        </w:rPr>
        <w:t>Hình 6. Mô hình xác thực sinh trắc học đa nhân tố kết hợp mức điểm số</w:t>
      </w:r>
    </w:p>
    <w:p w14:paraId="01809480" w14:textId="0B74C4AE" w:rsidR="0018652D" w:rsidRPr="0018652D" w:rsidRDefault="00F40F37" w:rsidP="00FE5FFD">
      <w:pPr>
        <w:pStyle w:val="Heading3"/>
        <w:numPr>
          <w:ilvl w:val="0"/>
          <w:numId w:val="0"/>
        </w:numPr>
        <w:rPr>
          <w:color w:val="111111"/>
          <w:lang w:val="en-GB" w:eastAsia="en-GB"/>
        </w:rPr>
      </w:pPr>
      <w:bookmarkStart w:id="39" w:name="_Toc164726758"/>
      <w:r>
        <w:rPr>
          <w:color w:val="111111"/>
          <w:lang w:val="en-GB" w:eastAsia="en-GB"/>
        </w:rPr>
        <w:t xml:space="preserve">2.5.3 </w:t>
      </w:r>
      <w:r w:rsidR="0018652D" w:rsidRPr="0018652D">
        <w:rPr>
          <w:color w:val="111111"/>
          <w:lang w:val="en-GB" w:eastAsia="en-GB"/>
        </w:rPr>
        <w:t>Mô hình xác thực sinh trắc học đa nhân tố kết hợp mức quyết định</w:t>
      </w:r>
      <w:bookmarkEnd w:id="39"/>
    </w:p>
    <w:p w14:paraId="3CCD9D36"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t xml:space="preserve">Ở kết hợp mức quyết định (Decision Fusion), mỗi mô hình xác thực sinh trắc học riêng lẻ đưa ra một quyết định xác thực và sau đó những quyết định đó được kết </w:t>
      </w:r>
      <w:r w:rsidRPr="0018652D">
        <w:rPr>
          <w:color w:val="222222"/>
          <w:szCs w:val="26"/>
          <w:lang w:val="en-GB" w:eastAsia="en-GB"/>
        </w:rPr>
        <w:lastRenderedPageBreak/>
        <w:t>hợp bằng cách sử dụng phương pháp tương tự như bỏ phiếu chọn đa số. Hai quá trình xác thực riêng được kết hợp mức quyết định với đâu ra là quyết định có/không. Kết hợp ở mức độ quyết định thường được sử dụng nhưng được coi là không mềm dẻo và khá đơn giản do thông tin quyết định có sẵn rất hạn chế. Tuy nhiên, đối với một số mô hình triển khai nhất định, việc sử dụng mô hình này có tính khả thi cao (Hình 7).</w:t>
      </w:r>
    </w:p>
    <w:p w14:paraId="3714E8A0" w14:textId="77777777" w:rsidR="0018652D" w:rsidRPr="0018652D" w:rsidRDefault="0018652D" w:rsidP="00FE5FFD">
      <w:pPr>
        <w:ind w:firstLine="0"/>
        <w:jc w:val="left"/>
        <w:rPr>
          <w:szCs w:val="26"/>
          <w:lang w:val="en-GB" w:eastAsia="en-GB"/>
        </w:rPr>
      </w:pPr>
      <w:r w:rsidRPr="0018652D">
        <w:rPr>
          <w:noProof/>
          <w:szCs w:val="26"/>
        </w:rPr>
        <w:drawing>
          <wp:inline distT="0" distB="0" distL="0" distR="0" wp14:anchorId="2905C193" wp14:editId="74C21CF6">
            <wp:extent cx="5731510" cy="1813560"/>
            <wp:effectExtent l="19050" t="19050" r="21590" b="15240"/>
            <wp:docPr id="46" name="Picture 46" descr="Mô hình xác thực sinh trắc học đa nhân t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ô hình xác thực sinh trắc học đa nhân tố"/>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1813560"/>
                    </a:xfrm>
                    <a:prstGeom prst="rect">
                      <a:avLst/>
                    </a:prstGeom>
                    <a:noFill/>
                    <a:ln>
                      <a:solidFill>
                        <a:schemeClr val="accent1"/>
                      </a:solidFill>
                    </a:ln>
                  </pic:spPr>
                </pic:pic>
              </a:graphicData>
            </a:graphic>
          </wp:inline>
        </w:drawing>
      </w:r>
      <w:r w:rsidRPr="0018652D">
        <w:rPr>
          <w:szCs w:val="26"/>
          <w:lang w:val="en-GB" w:eastAsia="en-GB"/>
        </w:rPr>
        <w:t>Hình 7. Mô hình xác thực sinh trắc học đa nhân tố kết hợp mức quyết định</w:t>
      </w:r>
    </w:p>
    <w:p w14:paraId="382D166C" w14:textId="2D24A4D0" w:rsidR="0018652D" w:rsidRPr="00803BE2" w:rsidRDefault="00052FDA" w:rsidP="00FE5FFD">
      <w:pPr>
        <w:pStyle w:val="Heading3"/>
        <w:numPr>
          <w:ilvl w:val="0"/>
          <w:numId w:val="0"/>
        </w:numPr>
        <w:rPr>
          <w:color w:val="111111"/>
          <w:szCs w:val="28"/>
          <w:lang w:val="en-GB" w:eastAsia="en-GB"/>
        </w:rPr>
      </w:pPr>
      <w:bookmarkStart w:id="40" w:name="_Toc164726759"/>
      <w:r w:rsidRPr="00803BE2">
        <w:rPr>
          <w:color w:val="111111"/>
          <w:szCs w:val="28"/>
          <w:lang w:val="en-GB" w:eastAsia="en-GB"/>
        </w:rPr>
        <w:t xml:space="preserve">2.5.4 </w:t>
      </w:r>
      <w:r w:rsidR="0018652D" w:rsidRPr="00803BE2">
        <w:rPr>
          <w:color w:val="111111"/>
          <w:szCs w:val="28"/>
          <w:lang w:val="en-GB" w:eastAsia="en-GB"/>
        </w:rPr>
        <w:t>Ưu điểm mô hình xác thực sinh trắc học đa nhân tố</w:t>
      </w:r>
      <w:bookmarkEnd w:id="40"/>
    </w:p>
    <w:p w14:paraId="34C1EDF9"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t>Nhìn chung, hệ thống xác thực sinh trắc học đa nhân tố cung cấp hiệu suất nhận dạng vượt trội so với hệ thống xác thực sinh trắc học đơn phương thức. Hệ thống đa phương thức cung cấp một loạt các ưu điểm:</w:t>
      </w:r>
    </w:p>
    <w:p w14:paraId="0ED340E7"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t>– Giảm số lần chấp nhận sai và từ chối sai, do đó cải thiện đáng kể độ chính xác đối sánh và hiệu suất tổng thể của hệ thống xác thực sinh trắc học, điều này giúp giảm đáng kể tỷ lệ lỗi.</w:t>
      </w:r>
    </w:p>
    <w:p w14:paraId="596D906B"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t>– Ngăn chặn tốt hơn những tấn công hệ thống xác thực sinh trắc học vì rất khó để giả mạo đồng thời nhiều đặc điểm.</w:t>
      </w:r>
    </w:p>
    <w:p w14:paraId="5B4A430B"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t>– Mở rộng phạm vi khả năng hoạt động của hệ thống xác thực trong điều kiện môi trường khắc nghiệt có thể chấp nhận được (ví dụ: môi trường cần phải giảm tiếng ồn) để xác thực hoặc định danh có thể thực hiện.</w:t>
      </w:r>
    </w:p>
    <w:p w14:paraId="4AFAE598"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lastRenderedPageBreak/>
        <w:t>– Cung cấp thêm giải pháp bổ trợ cho việc ghi danh, xác minh và nhận dạng, tăng tính khả dụng của hệ thống sinh trắc học, mở rộng đối tượng sử dụng và giảm thiểu tác động của sự khác biệt giữa các đối tượng sử dụng.</w:t>
      </w:r>
    </w:p>
    <w:p w14:paraId="1646E7F1" w14:textId="77777777" w:rsidR="0018652D" w:rsidRPr="0018652D" w:rsidRDefault="0018652D" w:rsidP="00FE5FFD">
      <w:pPr>
        <w:shd w:val="clear" w:color="auto" w:fill="FFFFFF"/>
        <w:spacing w:after="390"/>
        <w:ind w:firstLine="0"/>
        <w:rPr>
          <w:color w:val="222222"/>
          <w:szCs w:val="26"/>
          <w:lang w:val="en-GB" w:eastAsia="en-GB"/>
        </w:rPr>
      </w:pPr>
      <w:r w:rsidRPr="0018652D">
        <w:rPr>
          <w:color w:val="222222"/>
          <w:szCs w:val="26"/>
          <w:lang w:val="en-GB" w:eastAsia="en-GB"/>
        </w:rPr>
        <w:t>Hệ thống xác thực sinh trắc học đa nhân tố còn một số nhược điểm như chi phí cao, phức tạp và thời gian xử lý lâu hơn. Song, những nhược điểm này được bù đắp lại bằng ưu điểm của mô hình mang lại.</w:t>
      </w:r>
    </w:p>
    <w:p w14:paraId="398080FE" w14:textId="5BD5C791" w:rsidR="00387230" w:rsidRPr="00387230" w:rsidRDefault="00387230" w:rsidP="00FE5FFD">
      <w:pPr>
        <w:spacing w:after="120"/>
        <w:ind w:firstLine="0"/>
        <w:rPr>
          <w:rFonts w:eastAsiaTheme="minorHAnsi" w:cstheme="minorBidi"/>
          <w:b/>
          <w:szCs w:val="22"/>
          <w:lang w:eastAsia="zh-CN"/>
        </w:rPr>
      </w:pPr>
    </w:p>
    <w:p w14:paraId="5C60C814" w14:textId="7E525533" w:rsidR="00E84AF8" w:rsidRDefault="00E84AF8" w:rsidP="00FE5FFD">
      <w:pPr>
        <w:pStyle w:val="Caption"/>
        <w:spacing w:line="360" w:lineRule="auto"/>
        <w:jc w:val="both"/>
      </w:pPr>
      <w:r>
        <w:br w:type="page"/>
      </w:r>
    </w:p>
    <w:p w14:paraId="11EEC3C0" w14:textId="1D0B930A" w:rsidR="001611F4" w:rsidRPr="00FA7783" w:rsidRDefault="0028768C" w:rsidP="00FE5FFD">
      <w:pPr>
        <w:pStyle w:val="Heading1"/>
        <w:spacing w:line="360" w:lineRule="auto"/>
        <w:rPr>
          <w:sz w:val="36"/>
          <w:szCs w:val="36"/>
        </w:rPr>
      </w:pPr>
      <w:bookmarkStart w:id="41" w:name="_Toc74750668"/>
      <w:bookmarkStart w:id="42" w:name="_Toc164726760"/>
      <w:r w:rsidRPr="00FA7783">
        <w:rPr>
          <w:sz w:val="36"/>
          <w:szCs w:val="36"/>
        </w:rPr>
        <w:lastRenderedPageBreak/>
        <w:t>xây dựng chương trình</w:t>
      </w:r>
      <w:bookmarkEnd w:id="41"/>
      <w:bookmarkEnd w:id="42"/>
    </w:p>
    <w:p w14:paraId="43071264" w14:textId="74DD3B2C" w:rsidR="00614C5E" w:rsidRDefault="001611F4" w:rsidP="00FE5FFD">
      <w:pPr>
        <w:pStyle w:val="Heading2"/>
      </w:pPr>
      <w:bookmarkStart w:id="43" w:name="_Toc74750669"/>
      <w:bookmarkStart w:id="44" w:name="_Toc164726761"/>
      <w:r>
        <w:t>xây dựng mô hình</w:t>
      </w:r>
      <w:bookmarkEnd w:id="43"/>
      <w:bookmarkEnd w:id="44"/>
    </w:p>
    <w:p w14:paraId="2E35C012" w14:textId="77777777" w:rsidR="001611F4" w:rsidRDefault="001611F4" w:rsidP="00FE5FFD">
      <w:r>
        <w:t>Mô hình nhận dạng được chia thành 3 bước chính (Hình 3.1), bao gồm:</w:t>
      </w:r>
    </w:p>
    <w:p w14:paraId="74970141" w14:textId="73204B92" w:rsidR="001611F4" w:rsidRDefault="001611F4" w:rsidP="00FE5FFD">
      <w:pPr>
        <w:ind w:firstLine="567"/>
      </w:pPr>
      <w:r>
        <w:t>Bước 1: Tạo tập dữ liệu.</w:t>
      </w:r>
    </w:p>
    <w:p w14:paraId="53940DC1" w14:textId="4B1E950A" w:rsidR="001611F4" w:rsidRDefault="001611F4" w:rsidP="00FE5FFD">
      <w:pPr>
        <w:ind w:firstLine="567"/>
      </w:pPr>
      <w:r>
        <w:t>Bước 2: Huấn luyện dữ liệu đưa vào và trích chọn các đặc trưng.</w:t>
      </w:r>
    </w:p>
    <w:p w14:paraId="27B0C320" w14:textId="77777777" w:rsidR="001611F4" w:rsidRDefault="001611F4" w:rsidP="00FE5FFD">
      <w:pPr>
        <w:ind w:firstLine="567"/>
      </w:pPr>
      <w:r>
        <w:t>Bước 3: Phân loại ảnh khuôn mặt dựa trên đặc trưng được trích chọn và đưa ra kết quả.</w:t>
      </w:r>
    </w:p>
    <w:p w14:paraId="365FB68A" w14:textId="07F1FA3B" w:rsidR="001611F4" w:rsidRDefault="008B4CAA" w:rsidP="00FE5FFD">
      <w:pPr>
        <w:ind w:firstLine="0"/>
      </w:pPr>
      <w:r w:rsidRPr="008B4CAA">
        <w:rPr>
          <w:noProof/>
        </w:rPr>
        <w:drawing>
          <wp:inline distT="0" distB="0" distL="0" distR="0" wp14:anchorId="69196214" wp14:editId="5564F461">
            <wp:extent cx="5400040" cy="2357120"/>
            <wp:effectExtent l="0" t="0" r="0" b="5080"/>
            <wp:docPr id="10" name="Picture 9">
              <a:extLst xmlns:a="http://schemas.openxmlformats.org/drawingml/2006/main">
                <a:ext uri="{FF2B5EF4-FFF2-40B4-BE49-F238E27FC236}">
                  <a16:creationId xmlns:a16="http://schemas.microsoft.com/office/drawing/2014/main" id="{78505353-9C81-48C6-A40D-BD9B0F9A80BD}"/>
                </a:ext>
              </a:extLst>
            </wp:docPr>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78505353-9C81-48C6-A40D-BD9B0F9A80BD}"/>
                        </a:ext>
                      </a:extLst>
                    </pic:cNvPr>
                    <pic:cNvPicPr/>
                  </pic:nvPicPr>
                  <pic:blipFill>
                    <a:blip r:embed="rId22">
                      <a:extLst>
                        <a:ext uri="{28A0092B-C50C-407E-A947-70E740481C1C}">
                          <a14:useLocalDpi xmlns:a14="http://schemas.microsoft.com/office/drawing/2010/main" val="0"/>
                        </a:ext>
                      </a:extLst>
                    </a:blip>
                    <a:stretch>
                      <a:fillRect/>
                    </a:stretch>
                  </pic:blipFill>
                  <pic:spPr>
                    <a:xfrm>
                      <a:off x="0" y="0"/>
                      <a:ext cx="5400040" cy="2357120"/>
                    </a:xfrm>
                    <a:prstGeom prst="rect">
                      <a:avLst/>
                    </a:prstGeom>
                  </pic:spPr>
                </pic:pic>
              </a:graphicData>
            </a:graphic>
          </wp:inline>
        </w:drawing>
      </w:r>
    </w:p>
    <w:p w14:paraId="3FFF7897" w14:textId="4962AF4D" w:rsidR="001611F4" w:rsidRPr="001611F4" w:rsidRDefault="001611F4" w:rsidP="00FE5FFD">
      <w:pPr>
        <w:pStyle w:val="Caption"/>
        <w:spacing w:line="360" w:lineRule="auto"/>
        <w:rPr>
          <w:b w:val="0"/>
          <w:bCs/>
        </w:rPr>
      </w:pPr>
      <w:bookmarkStart w:id="45" w:name="_Toc74668458"/>
      <w:r w:rsidRPr="001611F4">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Pr="001611F4">
        <w:rPr>
          <w:b w:val="0"/>
          <w:bCs/>
        </w:rPr>
        <w:t xml:space="preserve">  Sơ đồ quy trình của mô hình nhận dạng khuôn mặt</w:t>
      </w:r>
      <w:bookmarkEnd w:id="45"/>
    </w:p>
    <w:p w14:paraId="76D1E72D" w14:textId="44C83A16" w:rsidR="0028768C" w:rsidRDefault="001611F4" w:rsidP="00FE5FFD">
      <w:pPr>
        <w:pStyle w:val="Heading2"/>
      </w:pPr>
      <w:bookmarkStart w:id="46" w:name="_Toc74750670"/>
      <w:bookmarkStart w:id="47" w:name="_Toc164726762"/>
      <w:r>
        <w:t>Các bước thực hiện</w:t>
      </w:r>
      <w:bookmarkEnd w:id="46"/>
      <w:bookmarkEnd w:id="47"/>
    </w:p>
    <w:p w14:paraId="2558B1DE" w14:textId="408F4A56" w:rsidR="00183AA1" w:rsidRDefault="00E10D6F" w:rsidP="00FE5FFD">
      <w:pPr>
        <w:pStyle w:val="Heading3"/>
      </w:pPr>
      <w:bookmarkStart w:id="48" w:name="_Toc74750671"/>
      <w:bookmarkStart w:id="49" w:name="_Toc164726763"/>
      <w:r>
        <w:t>Tạo tập dữ liệu</w:t>
      </w:r>
      <w:bookmarkEnd w:id="48"/>
      <w:bookmarkEnd w:id="49"/>
    </w:p>
    <w:p w14:paraId="1C08B84C" w14:textId="4FD5668E" w:rsidR="00183AA1" w:rsidRPr="00183AA1" w:rsidRDefault="00183AA1" w:rsidP="00FE5FFD">
      <w:r>
        <w:t>Các dữ liệu dùng để huấn luyện có thể lấy từ ảnh có sẵn hoặc lấy từ webcam. Các bước phát hiện khuôn mặt và lấy dữ liệu là giống nhau.</w:t>
      </w:r>
    </w:p>
    <w:p w14:paraId="49B42E45" w14:textId="30F07F0F" w:rsidR="00E84AF8" w:rsidRDefault="00E84AF8" w:rsidP="00FE5FFD">
      <w:r w:rsidRPr="00E84AF8">
        <w:t>Bước 1:</w:t>
      </w:r>
      <w:r>
        <w:t xml:space="preserve"> </w:t>
      </w:r>
      <w:r w:rsidR="00E10D6F">
        <w:t>Tiền xử lý</w:t>
      </w:r>
    </w:p>
    <w:p w14:paraId="18A90DF6" w14:textId="57BE5A27" w:rsidR="00E84AF8" w:rsidRDefault="00E84AF8" w:rsidP="00FE5FFD">
      <w:r>
        <w:t>- P</w:t>
      </w:r>
      <w:r w:rsidRPr="00E84AF8">
        <w:t>hương pháp thực hiện trên ảnh xám (gray image). Mỗi điểm ảnh</w:t>
      </w:r>
      <w:r>
        <w:t xml:space="preserve"> </w:t>
      </w:r>
      <w:r w:rsidRPr="00E84AF8">
        <w:t>(pixel) sẽ có giá trị mức xám từ 0 đến 255(không gian màu 8 bit). Như vậy phương pháp sẽ</w:t>
      </w:r>
      <w:r>
        <w:t xml:space="preserve"> </w:t>
      </w:r>
      <w:r w:rsidRPr="00E84AF8">
        <w:t xml:space="preserve">không khai thác những đặc điểm về màu sắc khuôn mặt để nhận dạng song vẫn rất hiệu quả. Ảnh màu sẽ được chuyển về ảnh xám để nhận dạng, việc chuyển đổi này khá đơn giản, thực hiện bằng một hàm chuyển đổi và sử dụng chỉ với một câu lệnh </w:t>
      </w:r>
      <w:r w:rsidRPr="00E84AF8">
        <w:lastRenderedPageBreak/>
        <w:t>trong Open</w:t>
      </w:r>
      <w:r w:rsidR="002C5E72" w:rsidRPr="00E84AF8">
        <w:t>CV</w:t>
      </w:r>
      <w:r w:rsidRPr="00E84AF8">
        <w:t xml:space="preserve"> nên báo cáo chưa đề cập tới. Sau khi chuyển thành ảnh xám, ảnh lại tiếp tục được chuyển thành “ảnh tích hợp”</w:t>
      </w:r>
      <w:r>
        <w:t xml:space="preserve"> </w:t>
      </w:r>
      <w:r w:rsidRPr="00E84AF8">
        <w:t>và trong bước đầu tiên của quá trình nhận dạng</w:t>
      </w:r>
      <w:r>
        <w:t>.</w:t>
      </w:r>
    </w:p>
    <w:p w14:paraId="35C5B87C" w14:textId="20333E16" w:rsidR="00E84AF8" w:rsidRDefault="00E10D6F" w:rsidP="00FE5FFD">
      <w:pPr>
        <w:ind w:firstLine="0"/>
        <w:jc w:val="center"/>
      </w:pPr>
      <w:r>
        <w:rPr>
          <w:noProof/>
        </w:rPr>
        <w:drawing>
          <wp:inline distT="0" distB="0" distL="0" distR="0" wp14:anchorId="68E188EA" wp14:editId="36570267">
            <wp:extent cx="2636748" cy="267485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2636748" cy="2674852"/>
                    </a:xfrm>
                    <a:prstGeom prst="rect">
                      <a:avLst/>
                    </a:prstGeom>
                  </pic:spPr>
                </pic:pic>
              </a:graphicData>
            </a:graphic>
          </wp:inline>
        </w:drawing>
      </w:r>
    </w:p>
    <w:p w14:paraId="336F9BB4" w14:textId="066EC820" w:rsidR="00E84AF8" w:rsidRPr="00E10D6F" w:rsidRDefault="00E10D6F" w:rsidP="00FE5FFD">
      <w:pPr>
        <w:pStyle w:val="Caption"/>
        <w:spacing w:line="360" w:lineRule="auto"/>
        <w:rPr>
          <w:b w:val="0"/>
          <w:bCs/>
        </w:rPr>
      </w:pPr>
      <w:bookmarkStart w:id="50" w:name="_Toc74668459"/>
      <w:r w:rsidRPr="00E10D6F">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2</w:t>
      </w:r>
      <w:r w:rsidR="00DF1924">
        <w:rPr>
          <w:b w:val="0"/>
          <w:bCs/>
        </w:rPr>
        <w:fldChar w:fldCharType="end"/>
      </w:r>
      <w:r w:rsidRPr="00E10D6F">
        <w:rPr>
          <w:b w:val="0"/>
          <w:bCs/>
        </w:rPr>
        <w:t xml:space="preserve"> </w:t>
      </w:r>
      <w:r w:rsidR="00E84AF8" w:rsidRPr="00E10D6F">
        <w:rPr>
          <w:b w:val="0"/>
          <w:bCs/>
        </w:rPr>
        <w:t>Chuyển về ảnh xám</w:t>
      </w:r>
      <w:bookmarkEnd w:id="50"/>
    </w:p>
    <w:p w14:paraId="17C7125E" w14:textId="2386E8C2" w:rsidR="00E84AF8" w:rsidRDefault="00E84AF8" w:rsidP="00FE5FFD">
      <w:pPr>
        <w:rPr>
          <w:szCs w:val="26"/>
          <w:shd w:val="clear" w:color="auto" w:fill="FFFFFF"/>
        </w:rPr>
      </w:pPr>
      <w:r w:rsidRPr="00E84AF8">
        <w:rPr>
          <w:szCs w:val="26"/>
          <w:shd w:val="clear" w:color="auto" w:fill="FFFFFF"/>
        </w:rPr>
        <w:t>Bước 2: Dò tìm khuôn mặt</w:t>
      </w:r>
    </w:p>
    <w:p w14:paraId="099C2C3A" w14:textId="6CC0F1BE" w:rsidR="00E10D6F" w:rsidRDefault="00E10D6F" w:rsidP="00FE5FFD">
      <w:pPr>
        <w:rPr>
          <w:szCs w:val="26"/>
        </w:rPr>
      </w:pPr>
      <w:r>
        <w:rPr>
          <w:szCs w:val="26"/>
        </w:rPr>
        <w:t>I</w:t>
      </w:r>
      <w:r w:rsidRPr="00E10D6F">
        <w:rPr>
          <w:szCs w:val="26"/>
        </w:rPr>
        <w:t>ntegal Image</w:t>
      </w:r>
      <w:r>
        <w:rPr>
          <w:szCs w:val="26"/>
        </w:rPr>
        <w:t xml:space="preserve"> </w:t>
      </w:r>
      <w:r w:rsidRPr="00E10D6F">
        <w:rPr>
          <w:szCs w:val="26"/>
        </w:rPr>
        <w:t>là mảng 2 chiều với kích t</w:t>
      </w:r>
      <w:r w:rsidR="009674DB">
        <w:rPr>
          <w:szCs w:val="26"/>
        </w:rPr>
        <w:t>hước ảnh cần tính đặc trưng</w:t>
      </w:r>
      <w:r w:rsidRPr="00E10D6F">
        <w:rPr>
          <w:szCs w:val="26"/>
        </w:rPr>
        <w:t>. Bắt đầu từ vị trí trên bên trái đến vị trí dưới, bên phải của ảnh.</w:t>
      </w:r>
      <w:r>
        <w:rPr>
          <w:szCs w:val="26"/>
        </w:rPr>
        <w:t xml:space="preserve"> </w:t>
      </w:r>
      <w:r w:rsidRPr="00E10D6F">
        <w:rPr>
          <w:szCs w:val="26"/>
        </w:rPr>
        <w:t>Sau</w:t>
      </w:r>
      <w:r>
        <w:rPr>
          <w:szCs w:val="26"/>
        </w:rPr>
        <w:t xml:space="preserve"> </w:t>
      </w:r>
      <w:r w:rsidRPr="00E10D6F">
        <w:rPr>
          <w:szCs w:val="26"/>
        </w:rPr>
        <w:t>khi đã tính được Integral Image, việc tính tổng điểm ảnh của một vùng bất kỳ nào đó trên ảnh thực hiện sẽ đơn giản hơn.</w:t>
      </w:r>
    </w:p>
    <w:p w14:paraId="03D849F9" w14:textId="2B6D7877" w:rsidR="00E10D6F" w:rsidRDefault="00E10D6F" w:rsidP="00FE5FFD">
      <w:pPr>
        <w:rPr>
          <w:szCs w:val="26"/>
        </w:rPr>
      </w:pPr>
      <w:r w:rsidRPr="00E10D6F">
        <w:rPr>
          <w:szCs w:val="26"/>
        </w:rPr>
        <w:t>Để phát hiện khuôn mặt, hệ thống sẽ cho một cửa sổ con (sub-window) có kích thước cố định quét lên toàn bộ ảnh đầu vào. Như vậy sẽ có rất nhiều ảnh con ứng với từng cửa</w:t>
      </w:r>
      <w:r w:rsidR="0012301F">
        <w:rPr>
          <w:szCs w:val="26"/>
        </w:rPr>
        <w:t xml:space="preserve"> sổ con, các đặc trưng</w:t>
      </w:r>
      <w:r w:rsidRPr="00E10D6F">
        <w:rPr>
          <w:szCs w:val="26"/>
        </w:rPr>
        <w:t xml:space="preserve"> sẽ được đặt lên các cửa sổ con này để từ đó tính ra giá trị của đặc trưng. Sau đó các giá trị này được bộ huấn luyện</w:t>
      </w:r>
      <w:r>
        <w:rPr>
          <w:szCs w:val="26"/>
        </w:rPr>
        <w:t xml:space="preserve"> </w:t>
      </w:r>
      <w:r w:rsidRPr="00E10D6F">
        <w:rPr>
          <w:szCs w:val="26"/>
        </w:rPr>
        <w:t>xác nhận xem khung hình đó có phải khuôn mặt hay không.</w:t>
      </w:r>
    </w:p>
    <w:p w14:paraId="38D3EABA" w14:textId="77777777" w:rsidR="00E10D6F" w:rsidRDefault="00E10D6F" w:rsidP="00FE5FFD">
      <w:pPr>
        <w:rPr>
          <w:noProof/>
        </w:rPr>
      </w:pPr>
      <w:r w:rsidRPr="00E10D6F">
        <w:rPr>
          <w:szCs w:val="26"/>
        </w:rPr>
        <w:t>Hình dưới là một ví dụ: khung màu xanh là cửa sổ con, một đặc trưng Haar-like với kích thước và vị trí đặt như trong hình sau:</w:t>
      </w:r>
      <w:r w:rsidRPr="00E10D6F">
        <w:rPr>
          <w:noProof/>
        </w:rPr>
        <w:t xml:space="preserve"> </w:t>
      </w:r>
    </w:p>
    <w:p w14:paraId="00C6AA8A" w14:textId="19AF9D4D" w:rsidR="00E10D6F" w:rsidRDefault="00E10D6F" w:rsidP="00FE5FFD">
      <w:pPr>
        <w:ind w:firstLine="0"/>
        <w:jc w:val="center"/>
        <w:rPr>
          <w:szCs w:val="26"/>
        </w:rPr>
      </w:pPr>
      <w:r>
        <w:rPr>
          <w:noProof/>
        </w:rPr>
        <w:lastRenderedPageBreak/>
        <w:drawing>
          <wp:inline distT="0" distB="0" distL="0" distR="0" wp14:anchorId="10AAB378" wp14:editId="7FB3BC5C">
            <wp:extent cx="3627434" cy="2705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3627434" cy="2705334"/>
                    </a:xfrm>
                    <a:prstGeom prst="rect">
                      <a:avLst/>
                    </a:prstGeom>
                  </pic:spPr>
                </pic:pic>
              </a:graphicData>
            </a:graphic>
          </wp:inline>
        </w:drawing>
      </w:r>
    </w:p>
    <w:p w14:paraId="01324E9F" w14:textId="561E3B18" w:rsidR="00E10D6F" w:rsidRPr="00E10D6F" w:rsidRDefault="00E10D6F" w:rsidP="00FE5FFD">
      <w:pPr>
        <w:pStyle w:val="Caption"/>
        <w:spacing w:line="360" w:lineRule="auto"/>
        <w:rPr>
          <w:b w:val="0"/>
          <w:bCs/>
          <w:szCs w:val="26"/>
        </w:rPr>
      </w:pPr>
      <w:bookmarkStart w:id="51" w:name="_Toc74668460"/>
      <w:r w:rsidRPr="00E10D6F">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3</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3</w:t>
      </w:r>
      <w:r w:rsidR="00DF1924">
        <w:rPr>
          <w:b w:val="0"/>
          <w:bCs/>
        </w:rPr>
        <w:fldChar w:fldCharType="end"/>
      </w:r>
      <w:r w:rsidRPr="00E10D6F">
        <w:rPr>
          <w:b w:val="0"/>
          <w:bCs/>
        </w:rPr>
        <w:t xml:space="preserve"> </w:t>
      </w:r>
      <w:bookmarkEnd w:id="51"/>
      <w:r w:rsidR="003A28FF">
        <w:rPr>
          <w:b w:val="0"/>
          <w:bCs/>
        </w:rPr>
        <w:t>Khung xác định khuôn mặt</w:t>
      </w:r>
    </w:p>
    <w:p w14:paraId="1AE04F9A" w14:textId="77777777" w:rsidR="00E10D6F" w:rsidRDefault="00E10D6F" w:rsidP="00FE5FFD">
      <w:pPr>
        <w:ind w:firstLine="426"/>
        <w:jc w:val="left"/>
        <w:rPr>
          <w:szCs w:val="26"/>
        </w:rPr>
      </w:pPr>
      <w:r w:rsidRPr="00E10D6F">
        <w:rPr>
          <w:szCs w:val="26"/>
        </w:rPr>
        <w:t>Bước 3: Hậu xử lí</w:t>
      </w:r>
    </w:p>
    <w:p w14:paraId="213233BF" w14:textId="7C74F93A" w:rsidR="00E10D6F" w:rsidRDefault="00E10D6F" w:rsidP="00FE5FFD">
      <w:pPr>
        <w:ind w:firstLine="426"/>
        <w:jc w:val="left"/>
        <w:rPr>
          <w:szCs w:val="26"/>
        </w:rPr>
      </w:pPr>
      <w:r w:rsidRPr="00E10D6F">
        <w:rPr>
          <w:szCs w:val="26"/>
        </w:rPr>
        <w:t xml:space="preserve">Sau khi quét các cửa sổ </w:t>
      </w:r>
      <w:r w:rsidR="00027605">
        <w:rPr>
          <w:szCs w:val="26"/>
        </w:rPr>
        <w:t>con khắp bức ảnh. Đặc trưng</w:t>
      </w:r>
      <w:r w:rsidRPr="00E10D6F">
        <w:rPr>
          <w:szCs w:val="26"/>
        </w:rPr>
        <w:t xml:space="preserve"> sẽ so sánh với bộ huấn luyện mẫu và sẽ đánh dấu những nơi có thể là khuôn mặt trong ảnh.</w:t>
      </w:r>
    </w:p>
    <w:p w14:paraId="4169DE33" w14:textId="30DABD80" w:rsidR="00E10D6F" w:rsidRDefault="002B086C" w:rsidP="00FE5FFD">
      <w:pPr>
        <w:ind w:firstLine="0"/>
        <w:jc w:val="center"/>
        <w:rPr>
          <w:szCs w:val="26"/>
        </w:rPr>
      </w:pPr>
      <w:r w:rsidRPr="002B086C">
        <w:rPr>
          <w:noProof/>
          <w:szCs w:val="26"/>
        </w:rPr>
        <w:drawing>
          <wp:inline distT="0" distB="0" distL="0" distR="0" wp14:anchorId="52A4A726" wp14:editId="1B5617C0">
            <wp:extent cx="5400040" cy="3472180"/>
            <wp:effectExtent l="19050" t="19050" r="10160" b="139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00040" cy="3472180"/>
                    </a:xfrm>
                    <a:prstGeom prst="rect">
                      <a:avLst/>
                    </a:prstGeom>
                    <a:ln>
                      <a:solidFill>
                        <a:schemeClr val="accent1"/>
                      </a:solidFill>
                    </a:ln>
                  </pic:spPr>
                </pic:pic>
              </a:graphicData>
            </a:graphic>
          </wp:inline>
        </w:drawing>
      </w:r>
    </w:p>
    <w:p w14:paraId="031291E9" w14:textId="01A76793" w:rsidR="00183AA1" w:rsidRPr="002C5E72" w:rsidRDefault="00183AA1" w:rsidP="00FE5FFD">
      <w:pPr>
        <w:pStyle w:val="Caption"/>
        <w:spacing w:line="360" w:lineRule="auto"/>
        <w:rPr>
          <w:b w:val="0"/>
          <w:bCs/>
          <w:color w:val="auto"/>
        </w:rPr>
      </w:pPr>
      <w:bookmarkStart w:id="52" w:name="_Toc74668461"/>
      <w:r w:rsidRPr="002C5E72">
        <w:rPr>
          <w:b w:val="0"/>
          <w:bCs/>
          <w:color w:val="auto"/>
        </w:rPr>
        <w:t xml:space="preserve">Hình </w:t>
      </w:r>
      <w:r w:rsidR="00DF1924">
        <w:rPr>
          <w:b w:val="0"/>
          <w:bCs/>
          <w:color w:val="auto"/>
        </w:rPr>
        <w:fldChar w:fldCharType="begin"/>
      </w:r>
      <w:r w:rsidR="00DF1924">
        <w:rPr>
          <w:b w:val="0"/>
          <w:bCs/>
          <w:color w:val="auto"/>
        </w:rPr>
        <w:instrText xml:space="preserve"> STYLEREF 1 \s </w:instrText>
      </w:r>
      <w:r w:rsidR="00DF1924">
        <w:rPr>
          <w:b w:val="0"/>
          <w:bCs/>
          <w:color w:val="auto"/>
        </w:rPr>
        <w:fldChar w:fldCharType="separate"/>
      </w:r>
      <w:r w:rsidR="00DF1924">
        <w:rPr>
          <w:b w:val="0"/>
          <w:bCs/>
          <w:noProof/>
          <w:color w:val="auto"/>
        </w:rPr>
        <w:t>3</w:t>
      </w:r>
      <w:r w:rsidR="00DF1924">
        <w:rPr>
          <w:b w:val="0"/>
          <w:bCs/>
          <w:color w:val="auto"/>
        </w:rPr>
        <w:fldChar w:fldCharType="end"/>
      </w:r>
      <w:r w:rsidR="00DF1924">
        <w:rPr>
          <w:b w:val="0"/>
          <w:bCs/>
          <w:color w:val="auto"/>
        </w:rPr>
        <w:t>.</w:t>
      </w:r>
      <w:r w:rsidR="00DF1924">
        <w:rPr>
          <w:b w:val="0"/>
          <w:bCs/>
          <w:color w:val="auto"/>
        </w:rPr>
        <w:fldChar w:fldCharType="begin"/>
      </w:r>
      <w:r w:rsidR="00DF1924">
        <w:rPr>
          <w:b w:val="0"/>
          <w:bCs/>
          <w:color w:val="auto"/>
        </w:rPr>
        <w:instrText xml:space="preserve"> SEQ Hình \* ARABIC \s 1 </w:instrText>
      </w:r>
      <w:r w:rsidR="00DF1924">
        <w:rPr>
          <w:b w:val="0"/>
          <w:bCs/>
          <w:color w:val="auto"/>
        </w:rPr>
        <w:fldChar w:fldCharType="separate"/>
      </w:r>
      <w:r w:rsidR="00DF1924">
        <w:rPr>
          <w:b w:val="0"/>
          <w:bCs/>
          <w:noProof/>
          <w:color w:val="auto"/>
        </w:rPr>
        <w:t>4</w:t>
      </w:r>
      <w:r w:rsidR="00DF1924">
        <w:rPr>
          <w:b w:val="0"/>
          <w:bCs/>
          <w:color w:val="auto"/>
        </w:rPr>
        <w:fldChar w:fldCharType="end"/>
      </w:r>
      <w:r w:rsidRPr="002C5E72">
        <w:rPr>
          <w:b w:val="0"/>
          <w:bCs/>
          <w:color w:val="auto"/>
        </w:rPr>
        <w:t xml:space="preserve"> Tạo khung khuôn mặt</w:t>
      </w:r>
      <w:bookmarkEnd w:id="52"/>
    </w:p>
    <w:p w14:paraId="20742C5F" w14:textId="0E75B4FB" w:rsidR="00183AA1" w:rsidRDefault="00183AA1" w:rsidP="00FE5FFD">
      <w:pPr>
        <w:rPr>
          <w:lang w:eastAsia="zh-CN"/>
        </w:rPr>
      </w:pPr>
      <w:r w:rsidRPr="00183AA1">
        <w:rPr>
          <w:lang w:eastAsia="zh-CN"/>
        </w:rPr>
        <w:lastRenderedPageBreak/>
        <w:t>Hàm detectMultiScale là phần tìm kiếm khuôn mặt, hàm (hay phương thức) này thuộc lớp CascadeClassifier (lớp phục vụ</w:t>
      </w:r>
      <w:r>
        <w:rPr>
          <w:lang w:eastAsia="zh-CN"/>
        </w:rPr>
        <w:t xml:space="preserve"> </w:t>
      </w:r>
      <w:r w:rsidRPr="00183AA1">
        <w:rPr>
          <w:lang w:eastAsia="zh-CN"/>
        </w:rPr>
        <w:t>tìm kiếm đối tượng của OpenCV)</w:t>
      </w:r>
    </w:p>
    <w:p w14:paraId="768F8BA3" w14:textId="7843610F" w:rsidR="00183AA1" w:rsidRDefault="00183AA1" w:rsidP="00FE5FFD">
      <w:pPr>
        <w:rPr>
          <w:lang w:eastAsia="zh-CN"/>
        </w:rPr>
      </w:pPr>
      <w:r w:rsidRPr="00183AA1">
        <w:rPr>
          <w:lang w:eastAsia="zh-CN"/>
        </w:rPr>
        <w:t>Hàm detectMultiScale sau khi tìm kiếm xong sẽ trả về bộ giá trị gồm</w:t>
      </w:r>
      <w:r>
        <w:rPr>
          <w:lang w:eastAsia="zh-CN"/>
        </w:rPr>
        <w:t xml:space="preserve"> </w:t>
      </w:r>
      <w:r w:rsidRPr="00183AA1">
        <w:rPr>
          <w:lang w:eastAsia="zh-CN"/>
        </w:rPr>
        <w:t>tọa độ gốc của khung chứa khuôn mặt x,</w:t>
      </w:r>
      <w:r>
        <w:rPr>
          <w:lang w:eastAsia="zh-CN"/>
        </w:rPr>
        <w:t xml:space="preserve"> </w:t>
      </w:r>
      <w:r w:rsidRPr="00183AA1">
        <w:rPr>
          <w:lang w:eastAsia="zh-CN"/>
        </w:rPr>
        <w:t>y; chiều dài, rộng của khung w,</w:t>
      </w:r>
      <w:r>
        <w:rPr>
          <w:lang w:eastAsia="zh-CN"/>
        </w:rPr>
        <w:t xml:space="preserve"> </w:t>
      </w:r>
      <w:r w:rsidRPr="00183AA1">
        <w:rPr>
          <w:lang w:eastAsia="zh-CN"/>
        </w:rPr>
        <w:t>h. Các giá trị</w:t>
      </w:r>
      <w:r>
        <w:rPr>
          <w:lang w:eastAsia="zh-CN"/>
        </w:rPr>
        <w:t xml:space="preserve"> </w:t>
      </w:r>
      <w:r w:rsidRPr="00183AA1">
        <w:rPr>
          <w:lang w:eastAsia="zh-CN"/>
        </w:rPr>
        <w:t>này nằm trong mảng faces. Cấu trúc for...sẽ duyệt qua toàn bộ các bộ giá trị này,với mỗi bộ giá trị ta dùng hàm rectangle để vẽ một hình chữ nhật lên ảnh ban đầu</w:t>
      </w:r>
      <w:r>
        <w:rPr>
          <w:lang w:eastAsia="zh-CN"/>
        </w:rPr>
        <w:t xml:space="preserve"> </w:t>
      </w:r>
      <w:r w:rsidRPr="00183AA1">
        <w:rPr>
          <w:lang w:eastAsia="zh-CN"/>
        </w:rPr>
        <w:t>với tọa độ 2 điểm trái trên và phải dưới: (x,y),(x+w,y+h). (0,0,255) là màu sẽ vẽ hình</w:t>
      </w:r>
      <w:r>
        <w:rPr>
          <w:lang w:eastAsia="zh-CN"/>
        </w:rPr>
        <w:t xml:space="preserve"> </w:t>
      </w:r>
      <w:r w:rsidRPr="00183AA1">
        <w:rPr>
          <w:lang w:eastAsia="zh-CN"/>
        </w:rPr>
        <w:t>chữ nhật</w:t>
      </w:r>
      <w:r w:rsidR="008D0708">
        <w:rPr>
          <w:lang w:eastAsia="zh-CN"/>
        </w:rPr>
        <w:t>.</w:t>
      </w:r>
    </w:p>
    <w:p w14:paraId="4BEF7D8D" w14:textId="3DB062DD" w:rsidR="008D0708" w:rsidRDefault="008D0708" w:rsidP="00FE5FFD">
      <w:pPr>
        <w:ind w:firstLine="0"/>
        <w:jc w:val="left"/>
        <w:rPr>
          <w:lang w:eastAsia="zh-CN"/>
        </w:rPr>
      </w:pPr>
      <w:r>
        <w:rPr>
          <w:lang w:eastAsia="zh-CN"/>
        </w:rPr>
        <w:br w:type="page"/>
      </w:r>
    </w:p>
    <w:p w14:paraId="32CD8D8E" w14:textId="56BCC411" w:rsidR="008D0708" w:rsidRDefault="008D0708" w:rsidP="00FE5FFD">
      <w:pPr>
        <w:ind w:firstLine="0"/>
        <w:jc w:val="center"/>
        <w:rPr>
          <w:lang w:eastAsia="zh-CN"/>
        </w:rPr>
      </w:pPr>
      <w:r>
        <w:rPr>
          <w:noProof/>
        </w:rPr>
        <w:lastRenderedPageBreak/>
        <w:drawing>
          <wp:inline distT="0" distB="0" distL="0" distR="0" wp14:anchorId="5C09A3CC" wp14:editId="5E27E1EA">
            <wp:extent cx="3299746" cy="3193057"/>
            <wp:effectExtent l="19050" t="19050" r="15240" b="266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299746" cy="3193057"/>
                    </a:xfrm>
                    <a:prstGeom prst="rect">
                      <a:avLst/>
                    </a:prstGeom>
                    <a:ln>
                      <a:solidFill>
                        <a:schemeClr val="accent1"/>
                      </a:solidFill>
                    </a:ln>
                  </pic:spPr>
                </pic:pic>
              </a:graphicData>
            </a:graphic>
          </wp:inline>
        </w:drawing>
      </w:r>
    </w:p>
    <w:p w14:paraId="22BAB118" w14:textId="771010C8" w:rsidR="008D0708" w:rsidRPr="00943DCF" w:rsidRDefault="008D0708" w:rsidP="00FE5FFD">
      <w:pPr>
        <w:pStyle w:val="Caption"/>
        <w:spacing w:line="360" w:lineRule="auto"/>
        <w:rPr>
          <w:b w:val="0"/>
          <w:bCs/>
          <w:i/>
        </w:rPr>
      </w:pPr>
      <w:bookmarkStart w:id="53" w:name="_Toc74668462"/>
      <w:r w:rsidRPr="00943DCF">
        <w:rPr>
          <w:b w:val="0"/>
          <w:bCs/>
          <w:i/>
        </w:rPr>
        <w:t xml:space="preserve">Hình </w:t>
      </w:r>
      <w:r w:rsidR="00DF1924" w:rsidRPr="00943DCF">
        <w:rPr>
          <w:b w:val="0"/>
          <w:bCs/>
          <w:i/>
        </w:rPr>
        <w:fldChar w:fldCharType="begin"/>
      </w:r>
      <w:r w:rsidR="00DF1924" w:rsidRPr="00943DCF">
        <w:rPr>
          <w:b w:val="0"/>
          <w:bCs/>
          <w:i/>
        </w:rPr>
        <w:instrText xml:space="preserve"> STYLEREF 1 \s </w:instrText>
      </w:r>
      <w:r w:rsidR="00DF1924" w:rsidRPr="00943DCF">
        <w:rPr>
          <w:b w:val="0"/>
          <w:bCs/>
          <w:i/>
        </w:rPr>
        <w:fldChar w:fldCharType="separate"/>
      </w:r>
      <w:r w:rsidR="00DF1924" w:rsidRPr="00943DCF">
        <w:rPr>
          <w:b w:val="0"/>
          <w:bCs/>
          <w:i/>
          <w:noProof/>
        </w:rPr>
        <w:t>3</w:t>
      </w:r>
      <w:r w:rsidR="00DF1924" w:rsidRPr="00943DCF">
        <w:rPr>
          <w:b w:val="0"/>
          <w:bCs/>
          <w:i/>
        </w:rPr>
        <w:fldChar w:fldCharType="end"/>
      </w:r>
      <w:r w:rsidR="00DF1924" w:rsidRPr="00943DCF">
        <w:rPr>
          <w:b w:val="0"/>
          <w:bCs/>
          <w:i/>
        </w:rPr>
        <w:t>.</w:t>
      </w:r>
      <w:r w:rsidR="00DF1924" w:rsidRPr="00943DCF">
        <w:rPr>
          <w:b w:val="0"/>
          <w:bCs/>
          <w:i/>
        </w:rPr>
        <w:fldChar w:fldCharType="begin"/>
      </w:r>
      <w:r w:rsidR="00DF1924" w:rsidRPr="00943DCF">
        <w:rPr>
          <w:b w:val="0"/>
          <w:bCs/>
          <w:i/>
        </w:rPr>
        <w:instrText xml:space="preserve"> SEQ Hình \* ARABIC \s 1 </w:instrText>
      </w:r>
      <w:r w:rsidR="00DF1924" w:rsidRPr="00943DCF">
        <w:rPr>
          <w:b w:val="0"/>
          <w:bCs/>
          <w:i/>
        </w:rPr>
        <w:fldChar w:fldCharType="separate"/>
      </w:r>
      <w:r w:rsidR="00DF1924" w:rsidRPr="00943DCF">
        <w:rPr>
          <w:b w:val="0"/>
          <w:bCs/>
          <w:i/>
          <w:noProof/>
        </w:rPr>
        <w:t>5</w:t>
      </w:r>
      <w:r w:rsidR="00DF1924" w:rsidRPr="00943DCF">
        <w:rPr>
          <w:b w:val="0"/>
          <w:bCs/>
          <w:i/>
        </w:rPr>
        <w:fldChar w:fldCharType="end"/>
      </w:r>
      <w:r w:rsidR="00BA5D98" w:rsidRPr="00943DCF">
        <w:rPr>
          <w:b w:val="0"/>
          <w:bCs/>
          <w:i/>
        </w:rPr>
        <w:t xml:space="preserve"> Các đặc trưng được </w:t>
      </w:r>
      <w:r w:rsidRPr="00943DCF">
        <w:rPr>
          <w:b w:val="0"/>
          <w:bCs/>
          <w:i/>
        </w:rPr>
        <w:t>đánh dấu những nơi có thể là khuôn mặt</w:t>
      </w:r>
      <w:bookmarkEnd w:id="53"/>
    </w:p>
    <w:p w14:paraId="50508F18" w14:textId="49FECAD0" w:rsidR="008D0708" w:rsidRDefault="008D0708" w:rsidP="00FE5FFD">
      <w:pPr>
        <w:rPr>
          <w:lang w:eastAsia="zh-CN"/>
        </w:rPr>
      </w:pPr>
      <w:r>
        <w:rPr>
          <w:lang w:eastAsia="zh-CN"/>
        </w:rPr>
        <w:t>S</w:t>
      </w:r>
      <w:r w:rsidRPr="008D0708">
        <w:rPr>
          <w:lang w:eastAsia="zh-CN"/>
        </w:rPr>
        <w:t>au khi đã đánh dấu hết những nơi có thể là khuôn mặt thì sẽ gộp lại những hình chữ nhật chứa cùng một khuôn mặt để chỉ cho ra một hình chữ nhật cho 1 khuôn mặt.</w:t>
      </w:r>
    </w:p>
    <w:p w14:paraId="4EB75AE3" w14:textId="14F18166" w:rsidR="008D0708" w:rsidRDefault="008D0708" w:rsidP="00FE5FFD">
      <w:pPr>
        <w:ind w:firstLine="0"/>
        <w:jc w:val="center"/>
        <w:rPr>
          <w:lang w:eastAsia="zh-CN"/>
        </w:rPr>
      </w:pPr>
      <w:r>
        <w:rPr>
          <w:noProof/>
        </w:rPr>
        <w:drawing>
          <wp:inline distT="0" distB="0" distL="0" distR="0" wp14:anchorId="6D4D1E7A" wp14:editId="03209173">
            <wp:extent cx="3254022" cy="3147333"/>
            <wp:effectExtent l="19050" t="19050" r="22860" b="152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254022" cy="3147333"/>
                    </a:xfrm>
                    <a:prstGeom prst="rect">
                      <a:avLst/>
                    </a:prstGeom>
                    <a:ln>
                      <a:solidFill>
                        <a:schemeClr val="accent1"/>
                      </a:solidFill>
                    </a:ln>
                  </pic:spPr>
                </pic:pic>
              </a:graphicData>
            </a:graphic>
          </wp:inline>
        </w:drawing>
      </w:r>
    </w:p>
    <w:p w14:paraId="7B1ABC5E" w14:textId="47F17C91" w:rsidR="008D0708" w:rsidRPr="00B7393D" w:rsidRDefault="008D0708" w:rsidP="00B7393D">
      <w:pPr>
        <w:pStyle w:val="Caption"/>
        <w:spacing w:line="360" w:lineRule="auto"/>
        <w:rPr>
          <w:b w:val="0"/>
          <w:bCs/>
          <w:i/>
        </w:rPr>
      </w:pPr>
      <w:bookmarkStart w:id="54" w:name="_Toc74668463"/>
      <w:r w:rsidRPr="002C17E2">
        <w:rPr>
          <w:b w:val="0"/>
          <w:bCs/>
          <w:i/>
        </w:rPr>
        <w:t xml:space="preserve">Hình </w:t>
      </w:r>
      <w:r w:rsidR="00DF1924" w:rsidRPr="002C17E2">
        <w:rPr>
          <w:b w:val="0"/>
          <w:bCs/>
          <w:i/>
        </w:rPr>
        <w:fldChar w:fldCharType="begin"/>
      </w:r>
      <w:r w:rsidR="00DF1924" w:rsidRPr="002C17E2">
        <w:rPr>
          <w:b w:val="0"/>
          <w:bCs/>
          <w:i/>
        </w:rPr>
        <w:instrText xml:space="preserve"> STYLEREF 1 \s </w:instrText>
      </w:r>
      <w:r w:rsidR="00DF1924" w:rsidRPr="002C17E2">
        <w:rPr>
          <w:b w:val="0"/>
          <w:bCs/>
          <w:i/>
        </w:rPr>
        <w:fldChar w:fldCharType="separate"/>
      </w:r>
      <w:r w:rsidR="00DF1924" w:rsidRPr="002C17E2">
        <w:rPr>
          <w:b w:val="0"/>
          <w:bCs/>
          <w:i/>
          <w:noProof/>
        </w:rPr>
        <w:t>3</w:t>
      </w:r>
      <w:r w:rsidR="00DF1924" w:rsidRPr="002C17E2">
        <w:rPr>
          <w:b w:val="0"/>
          <w:bCs/>
          <w:i/>
        </w:rPr>
        <w:fldChar w:fldCharType="end"/>
      </w:r>
      <w:r w:rsidR="00DF1924" w:rsidRPr="002C17E2">
        <w:rPr>
          <w:b w:val="0"/>
          <w:bCs/>
          <w:i/>
        </w:rPr>
        <w:t>.</w:t>
      </w:r>
      <w:r w:rsidR="00DF1924" w:rsidRPr="002C17E2">
        <w:rPr>
          <w:b w:val="0"/>
          <w:bCs/>
          <w:i/>
        </w:rPr>
        <w:fldChar w:fldCharType="begin"/>
      </w:r>
      <w:r w:rsidR="00DF1924" w:rsidRPr="002C17E2">
        <w:rPr>
          <w:b w:val="0"/>
          <w:bCs/>
          <w:i/>
        </w:rPr>
        <w:instrText xml:space="preserve"> SEQ Hình \* ARABIC \s 1 </w:instrText>
      </w:r>
      <w:r w:rsidR="00DF1924" w:rsidRPr="002C17E2">
        <w:rPr>
          <w:b w:val="0"/>
          <w:bCs/>
          <w:i/>
        </w:rPr>
        <w:fldChar w:fldCharType="separate"/>
      </w:r>
      <w:r w:rsidR="00DF1924" w:rsidRPr="002C17E2">
        <w:rPr>
          <w:b w:val="0"/>
          <w:bCs/>
          <w:i/>
          <w:noProof/>
        </w:rPr>
        <w:t>6</w:t>
      </w:r>
      <w:r w:rsidR="00DF1924" w:rsidRPr="002C17E2">
        <w:rPr>
          <w:b w:val="0"/>
          <w:bCs/>
          <w:i/>
        </w:rPr>
        <w:fldChar w:fldCharType="end"/>
      </w:r>
      <w:r w:rsidRPr="002C17E2">
        <w:rPr>
          <w:b w:val="0"/>
          <w:bCs/>
          <w:i/>
        </w:rPr>
        <w:t xml:space="preserve"> Bức ảnh đã được xác định khuôn mặt</w:t>
      </w:r>
      <w:bookmarkEnd w:id="54"/>
    </w:p>
    <w:p w14:paraId="25724D4F" w14:textId="1E026CFD" w:rsidR="007965C9" w:rsidRPr="002C17E2" w:rsidRDefault="007965C9" w:rsidP="00FE5FFD">
      <w:pPr>
        <w:pStyle w:val="Caption"/>
        <w:spacing w:line="360" w:lineRule="auto"/>
        <w:jc w:val="both"/>
        <w:rPr>
          <w:b w:val="0"/>
          <w:bCs/>
          <w:i/>
        </w:rPr>
      </w:pPr>
      <w:r w:rsidRPr="002C17E2">
        <w:rPr>
          <w:b w:val="0"/>
          <w:bCs/>
          <w:i/>
        </w:rPr>
        <w:lastRenderedPageBreak/>
        <w:t xml:space="preserve"> - Kết quả của quá trình tạo tập dữ liệu:</w:t>
      </w:r>
    </w:p>
    <w:p w14:paraId="467799C2" w14:textId="3B116591" w:rsidR="008D0708" w:rsidRDefault="007965C9" w:rsidP="00FE5FFD">
      <w:pPr>
        <w:pStyle w:val="Caption"/>
        <w:spacing w:line="360" w:lineRule="auto"/>
        <w:rPr>
          <w:b w:val="0"/>
          <w:bCs/>
        </w:rPr>
      </w:pPr>
      <w:r>
        <w:rPr>
          <w:noProof/>
          <w:lang w:eastAsia="en-US"/>
        </w:rPr>
        <w:drawing>
          <wp:inline distT="0" distB="0" distL="0" distR="0" wp14:anchorId="3C304F02" wp14:editId="08BDE622">
            <wp:extent cx="2712720" cy="2799628"/>
            <wp:effectExtent l="19050" t="19050" r="11430" b="203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2755752" cy="2844039"/>
                    </a:xfrm>
                    <a:prstGeom prst="rect">
                      <a:avLst/>
                    </a:prstGeom>
                    <a:ln>
                      <a:solidFill>
                        <a:schemeClr val="accent1"/>
                      </a:solidFill>
                    </a:ln>
                  </pic:spPr>
                </pic:pic>
              </a:graphicData>
            </a:graphic>
          </wp:inline>
        </w:drawing>
      </w:r>
    </w:p>
    <w:p w14:paraId="31286020" w14:textId="7BDB1099" w:rsidR="007965C9" w:rsidRPr="002C17E2" w:rsidRDefault="007965C9" w:rsidP="00FE5FFD">
      <w:pPr>
        <w:pStyle w:val="Caption"/>
        <w:spacing w:line="360" w:lineRule="auto"/>
        <w:rPr>
          <w:b w:val="0"/>
          <w:bCs/>
          <w:i/>
        </w:rPr>
      </w:pPr>
      <w:bookmarkStart w:id="55" w:name="_Toc74668464"/>
      <w:r w:rsidRPr="002C17E2">
        <w:rPr>
          <w:b w:val="0"/>
          <w:bCs/>
          <w:i/>
        </w:rPr>
        <w:t xml:space="preserve">Hình </w:t>
      </w:r>
      <w:r w:rsidR="00DF1924" w:rsidRPr="002C17E2">
        <w:rPr>
          <w:b w:val="0"/>
          <w:bCs/>
          <w:i/>
        </w:rPr>
        <w:fldChar w:fldCharType="begin"/>
      </w:r>
      <w:r w:rsidR="00DF1924" w:rsidRPr="002C17E2">
        <w:rPr>
          <w:b w:val="0"/>
          <w:bCs/>
          <w:i/>
        </w:rPr>
        <w:instrText xml:space="preserve"> STYLEREF 1 \s </w:instrText>
      </w:r>
      <w:r w:rsidR="00DF1924" w:rsidRPr="002C17E2">
        <w:rPr>
          <w:b w:val="0"/>
          <w:bCs/>
          <w:i/>
        </w:rPr>
        <w:fldChar w:fldCharType="separate"/>
      </w:r>
      <w:r w:rsidR="00DF1924" w:rsidRPr="002C17E2">
        <w:rPr>
          <w:b w:val="0"/>
          <w:bCs/>
          <w:i/>
          <w:noProof/>
        </w:rPr>
        <w:t>3</w:t>
      </w:r>
      <w:r w:rsidR="00DF1924" w:rsidRPr="002C17E2">
        <w:rPr>
          <w:b w:val="0"/>
          <w:bCs/>
          <w:i/>
        </w:rPr>
        <w:fldChar w:fldCharType="end"/>
      </w:r>
      <w:r w:rsidR="00DF1924" w:rsidRPr="002C17E2">
        <w:rPr>
          <w:b w:val="0"/>
          <w:bCs/>
          <w:i/>
        </w:rPr>
        <w:t>.</w:t>
      </w:r>
      <w:r w:rsidR="00DF1924" w:rsidRPr="002C17E2">
        <w:rPr>
          <w:b w:val="0"/>
          <w:bCs/>
          <w:i/>
        </w:rPr>
        <w:fldChar w:fldCharType="begin"/>
      </w:r>
      <w:r w:rsidR="00DF1924" w:rsidRPr="002C17E2">
        <w:rPr>
          <w:b w:val="0"/>
          <w:bCs/>
          <w:i/>
        </w:rPr>
        <w:instrText xml:space="preserve"> SEQ Hình \* ARABIC \s 1 </w:instrText>
      </w:r>
      <w:r w:rsidR="00DF1924" w:rsidRPr="002C17E2">
        <w:rPr>
          <w:b w:val="0"/>
          <w:bCs/>
          <w:i/>
        </w:rPr>
        <w:fldChar w:fldCharType="separate"/>
      </w:r>
      <w:r w:rsidR="00DF1924" w:rsidRPr="002C17E2">
        <w:rPr>
          <w:b w:val="0"/>
          <w:bCs/>
          <w:i/>
          <w:noProof/>
        </w:rPr>
        <w:t>7</w:t>
      </w:r>
      <w:r w:rsidR="00DF1924" w:rsidRPr="002C17E2">
        <w:rPr>
          <w:b w:val="0"/>
          <w:bCs/>
          <w:i/>
        </w:rPr>
        <w:fldChar w:fldCharType="end"/>
      </w:r>
      <w:r w:rsidRPr="002C17E2">
        <w:rPr>
          <w:b w:val="0"/>
          <w:bCs/>
          <w:i/>
        </w:rPr>
        <w:t xml:space="preserve"> Đưa bức ảnh cần nhận diện vào chương trình</w:t>
      </w:r>
      <w:bookmarkEnd w:id="55"/>
    </w:p>
    <w:p w14:paraId="1F8F3D95" w14:textId="4411CFEA" w:rsidR="007965C9" w:rsidRDefault="007965C9" w:rsidP="00FE5FFD">
      <w:pPr>
        <w:ind w:firstLine="0"/>
        <w:jc w:val="center"/>
        <w:rPr>
          <w:lang w:eastAsia="zh-CN"/>
        </w:rPr>
      </w:pPr>
      <w:r>
        <w:rPr>
          <w:noProof/>
        </w:rPr>
        <w:drawing>
          <wp:inline distT="0" distB="0" distL="0" distR="0" wp14:anchorId="38023278" wp14:editId="02F372F3">
            <wp:extent cx="2827020" cy="2734332"/>
            <wp:effectExtent l="19050" t="19050" r="1143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2880454" cy="2786014"/>
                    </a:xfrm>
                    <a:prstGeom prst="rect">
                      <a:avLst/>
                    </a:prstGeom>
                    <a:ln>
                      <a:solidFill>
                        <a:schemeClr val="accent1"/>
                      </a:solidFill>
                    </a:ln>
                  </pic:spPr>
                </pic:pic>
              </a:graphicData>
            </a:graphic>
          </wp:inline>
        </w:drawing>
      </w:r>
    </w:p>
    <w:p w14:paraId="7A6223B0" w14:textId="754C3E0E" w:rsidR="007965C9" w:rsidRPr="002C17E2" w:rsidRDefault="007965C9" w:rsidP="00FE5FFD">
      <w:pPr>
        <w:pStyle w:val="Caption"/>
        <w:spacing w:line="360" w:lineRule="auto"/>
        <w:rPr>
          <w:b w:val="0"/>
          <w:bCs/>
          <w:i/>
        </w:rPr>
      </w:pPr>
      <w:bookmarkStart w:id="56" w:name="_Toc74668465"/>
      <w:r w:rsidRPr="002C17E2">
        <w:rPr>
          <w:b w:val="0"/>
          <w:bCs/>
          <w:i/>
        </w:rPr>
        <w:t xml:space="preserve">Hình </w:t>
      </w:r>
      <w:r w:rsidR="00DF1924" w:rsidRPr="002C17E2">
        <w:rPr>
          <w:b w:val="0"/>
          <w:bCs/>
          <w:i/>
        </w:rPr>
        <w:fldChar w:fldCharType="begin"/>
      </w:r>
      <w:r w:rsidR="00DF1924" w:rsidRPr="002C17E2">
        <w:rPr>
          <w:b w:val="0"/>
          <w:bCs/>
          <w:i/>
        </w:rPr>
        <w:instrText xml:space="preserve"> STYLEREF 1 \s </w:instrText>
      </w:r>
      <w:r w:rsidR="00DF1924" w:rsidRPr="002C17E2">
        <w:rPr>
          <w:b w:val="0"/>
          <w:bCs/>
          <w:i/>
        </w:rPr>
        <w:fldChar w:fldCharType="separate"/>
      </w:r>
      <w:r w:rsidR="00DF1924" w:rsidRPr="002C17E2">
        <w:rPr>
          <w:b w:val="0"/>
          <w:bCs/>
          <w:i/>
          <w:noProof/>
        </w:rPr>
        <w:t>3</w:t>
      </w:r>
      <w:r w:rsidR="00DF1924" w:rsidRPr="002C17E2">
        <w:rPr>
          <w:b w:val="0"/>
          <w:bCs/>
          <w:i/>
        </w:rPr>
        <w:fldChar w:fldCharType="end"/>
      </w:r>
      <w:r w:rsidR="00DF1924" w:rsidRPr="002C17E2">
        <w:rPr>
          <w:b w:val="0"/>
          <w:bCs/>
          <w:i/>
        </w:rPr>
        <w:t>.</w:t>
      </w:r>
      <w:r w:rsidR="00DF1924" w:rsidRPr="002C17E2">
        <w:rPr>
          <w:b w:val="0"/>
          <w:bCs/>
          <w:i/>
        </w:rPr>
        <w:fldChar w:fldCharType="begin"/>
      </w:r>
      <w:r w:rsidR="00DF1924" w:rsidRPr="002C17E2">
        <w:rPr>
          <w:b w:val="0"/>
          <w:bCs/>
          <w:i/>
        </w:rPr>
        <w:instrText xml:space="preserve"> SEQ Hình \* ARABIC \s 1 </w:instrText>
      </w:r>
      <w:r w:rsidR="00DF1924" w:rsidRPr="002C17E2">
        <w:rPr>
          <w:b w:val="0"/>
          <w:bCs/>
          <w:i/>
        </w:rPr>
        <w:fldChar w:fldCharType="separate"/>
      </w:r>
      <w:r w:rsidR="00DF1924" w:rsidRPr="002C17E2">
        <w:rPr>
          <w:b w:val="0"/>
          <w:bCs/>
          <w:i/>
          <w:noProof/>
        </w:rPr>
        <w:t>8</w:t>
      </w:r>
      <w:r w:rsidR="00DF1924" w:rsidRPr="002C17E2">
        <w:rPr>
          <w:b w:val="0"/>
          <w:bCs/>
          <w:i/>
        </w:rPr>
        <w:fldChar w:fldCharType="end"/>
      </w:r>
      <w:r w:rsidRPr="002C17E2">
        <w:rPr>
          <w:b w:val="0"/>
          <w:bCs/>
          <w:i/>
        </w:rPr>
        <w:t xml:space="preserve"> Sau khi phát hiện khuôn mặt</w:t>
      </w:r>
      <w:bookmarkEnd w:id="56"/>
    </w:p>
    <w:p w14:paraId="09A118AD" w14:textId="3EC64EE0" w:rsidR="007965C9" w:rsidRPr="00E464D6" w:rsidRDefault="007965C9" w:rsidP="00FE5FFD">
      <w:pPr>
        <w:ind w:firstLine="0"/>
        <w:jc w:val="center"/>
        <w:rPr>
          <w:bCs/>
          <w:iCs/>
          <w:color w:val="0D0D0D"/>
          <w:szCs w:val="18"/>
          <w:lang w:eastAsia="zh-CN"/>
        </w:rPr>
      </w:pPr>
      <w:r>
        <w:rPr>
          <w:noProof/>
        </w:rPr>
        <w:lastRenderedPageBreak/>
        <w:drawing>
          <wp:inline distT="0" distB="0" distL="0" distR="0" wp14:anchorId="4EFA5CE2" wp14:editId="0DE141CD">
            <wp:extent cx="1706880" cy="1446976"/>
            <wp:effectExtent l="19050" t="19050" r="26670" b="203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b="19893"/>
                    <a:stretch/>
                  </pic:blipFill>
                  <pic:spPr bwMode="auto">
                    <a:xfrm>
                      <a:off x="0" y="0"/>
                      <a:ext cx="1736344" cy="1471954"/>
                    </a:xfrm>
                    <a:prstGeom prst="rect">
                      <a:avLst/>
                    </a:prstGeom>
                    <a:ln>
                      <a:solidFill>
                        <a:schemeClr val="accent1"/>
                      </a:solidFill>
                    </a:ln>
                    <a:extLst>
                      <a:ext uri="{53640926-AAD7-44D8-BBD7-CCE9431645EC}">
                        <a14:shadowObscured xmlns:a14="http://schemas.microsoft.com/office/drawing/2010/main"/>
                      </a:ext>
                    </a:extLst>
                  </pic:spPr>
                </pic:pic>
              </a:graphicData>
            </a:graphic>
          </wp:inline>
        </w:drawing>
      </w:r>
    </w:p>
    <w:p w14:paraId="52E2F6DE" w14:textId="7170E104" w:rsidR="007965C9" w:rsidRPr="002C17E2" w:rsidRDefault="007965C9" w:rsidP="00FE5FFD">
      <w:pPr>
        <w:pStyle w:val="Caption"/>
        <w:spacing w:line="360" w:lineRule="auto"/>
        <w:rPr>
          <w:b w:val="0"/>
          <w:bCs/>
          <w:i/>
        </w:rPr>
      </w:pPr>
      <w:bookmarkStart w:id="57" w:name="_Toc74668466"/>
      <w:r w:rsidRPr="002C17E2">
        <w:rPr>
          <w:b w:val="0"/>
          <w:bCs/>
          <w:i/>
        </w:rPr>
        <w:t xml:space="preserve">Hình </w:t>
      </w:r>
      <w:r w:rsidR="00DF1924" w:rsidRPr="002C17E2">
        <w:rPr>
          <w:b w:val="0"/>
          <w:bCs/>
          <w:i/>
        </w:rPr>
        <w:fldChar w:fldCharType="begin"/>
      </w:r>
      <w:r w:rsidR="00DF1924" w:rsidRPr="002C17E2">
        <w:rPr>
          <w:b w:val="0"/>
          <w:bCs/>
          <w:i/>
        </w:rPr>
        <w:instrText xml:space="preserve"> STYLEREF 1 \s </w:instrText>
      </w:r>
      <w:r w:rsidR="00DF1924" w:rsidRPr="002C17E2">
        <w:rPr>
          <w:b w:val="0"/>
          <w:bCs/>
          <w:i/>
        </w:rPr>
        <w:fldChar w:fldCharType="separate"/>
      </w:r>
      <w:r w:rsidR="00DF1924" w:rsidRPr="002C17E2">
        <w:rPr>
          <w:b w:val="0"/>
          <w:bCs/>
          <w:i/>
          <w:noProof/>
        </w:rPr>
        <w:t>3</w:t>
      </w:r>
      <w:r w:rsidR="00DF1924" w:rsidRPr="002C17E2">
        <w:rPr>
          <w:b w:val="0"/>
          <w:bCs/>
          <w:i/>
        </w:rPr>
        <w:fldChar w:fldCharType="end"/>
      </w:r>
      <w:r w:rsidR="00DF1924" w:rsidRPr="002C17E2">
        <w:rPr>
          <w:b w:val="0"/>
          <w:bCs/>
          <w:i/>
        </w:rPr>
        <w:t>.</w:t>
      </w:r>
      <w:r w:rsidR="00DF1924" w:rsidRPr="002C17E2">
        <w:rPr>
          <w:b w:val="0"/>
          <w:bCs/>
          <w:i/>
        </w:rPr>
        <w:fldChar w:fldCharType="begin"/>
      </w:r>
      <w:r w:rsidR="00DF1924" w:rsidRPr="002C17E2">
        <w:rPr>
          <w:b w:val="0"/>
          <w:bCs/>
          <w:i/>
        </w:rPr>
        <w:instrText xml:space="preserve"> SEQ Hình \* ARABIC \s 1 </w:instrText>
      </w:r>
      <w:r w:rsidR="00DF1924" w:rsidRPr="002C17E2">
        <w:rPr>
          <w:b w:val="0"/>
          <w:bCs/>
          <w:i/>
        </w:rPr>
        <w:fldChar w:fldCharType="separate"/>
      </w:r>
      <w:r w:rsidR="00DF1924" w:rsidRPr="002C17E2">
        <w:rPr>
          <w:b w:val="0"/>
          <w:bCs/>
          <w:i/>
          <w:noProof/>
        </w:rPr>
        <w:t>9</w:t>
      </w:r>
      <w:r w:rsidR="00DF1924" w:rsidRPr="002C17E2">
        <w:rPr>
          <w:b w:val="0"/>
          <w:bCs/>
          <w:i/>
        </w:rPr>
        <w:fldChar w:fldCharType="end"/>
      </w:r>
      <w:r w:rsidRPr="002C17E2">
        <w:rPr>
          <w:b w:val="0"/>
          <w:bCs/>
          <w:i/>
        </w:rPr>
        <w:t xml:space="preserve"> Dữ liệu được lưu</w:t>
      </w:r>
      <w:bookmarkEnd w:id="57"/>
    </w:p>
    <w:p w14:paraId="2D9E9DD2" w14:textId="193FFBDB" w:rsidR="007965C9" w:rsidRDefault="007965C9" w:rsidP="00FE5FFD">
      <w:pPr>
        <w:pStyle w:val="Heading3"/>
        <w:rPr>
          <w:lang w:eastAsia="zh-CN"/>
        </w:rPr>
      </w:pPr>
      <w:bookmarkStart w:id="58" w:name="_Toc74750672"/>
      <w:bookmarkStart w:id="59" w:name="_Toc164726764"/>
      <w:r>
        <w:rPr>
          <w:lang w:eastAsia="zh-CN"/>
        </w:rPr>
        <w:t>Huấn luyện dữ liệu đưa vào</w:t>
      </w:r>
      <w:bookmarkEnd w:id="58"/>
      <w:bookmarkEnd w:id="59"/>
    </w:p>
    <w:p w14:paraId="40E418A1" w14:textId="46657FA5" w:rsidR="00E464D6" w:rsidRPr="007965C9" w:rsidRDefault="003A5F9B" w:rsidP="00FE5FFD">
      <w:pPr>
        <w:ind w:firstLine="426"/>
      </w:pPr>
      <w:r>
        <w:t>Mô hình CNN được thiết kế gồm hai phần chức năng là trích chọn đặc trưng của ảnh khuôn mặt và phân lớp đối tượng dựa trên đặc trưng đã chọn. Mô hình CNN bao gồm nhiều lớp, số lớp nơron và độ lớn (số nơron) của mỗi lớp ảnh hưởng đến chất lượng cũng như độ phức tạp trong tính toán của mạng nơron. Các nghiên cứu thường điều chỉnh hai yếu tố này tuỳ theo bài toán ứng dụng để đạt được chất lượng mong muốn và đồng thời đảm bảo sự phức tạp tính toán chấp nhận được.</w:t>
      </w:r>
      <w:r w:rsidR="00CF5D72" w:rsidRPr="00CF5D72">
        <w:rPr>
          <w:noProof/>
        </w:rPr>
        <w:t xml:space="preserve"> </w:t>
      </w:r>
      <w:r w:rsidR="0074513F">
        <w:rPr>
          <w:noProof/>
        </w:rPr>
        <w:drawing>
          <wp:inline distT="0" distB="0" distL="0" distR="0" wp14:anchorId="3EDEC9F6" wp14:editId="2BECDFF2">
            <wp:extent cx="5400040" cy="3198495"/>
            <wp:effectExtent l="19050" t="19050" r="10160" b="209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400040" cy="3198495"/>
                    </a:xfrm>
                    <a:prstGeom prst="rect">
                      <a:avLst/>
                    </a:prstGeom>
                    <a:ln>
                      <a:solidFill>
                        <a:schemeClr val="accent1"/>
                      </a:solidFill>
                    </a:ln>
                  </pic:spPr>
                </pic:pic>
              </a:graphicData>
            </a:graphic>
          </wp:inline>
        </w:drawing>
      </w:r>
    </w:p>
    <w:p w14:paraId="4D8C01EC" w14:textId="29FF2890" w:rsidR="007965C9" w:rsidRPr="002C17E2" w:rsidRDefault="00E464D6" w:rsidP="00FE5FFD">
      <w:pPr>
        <w:pStyle w:val="Caption"/>
        <w:spacing w:line="360" w:lineRule="auto"/>
        <w:rPr>
          <w:b w:val="0"/>
          <w:bCs/>
          <w:i/>
        </w:rPr>
      </w:pPr>
      <w:bookmarkStart w:id="60" w:name="_Toc74668467"/>
      <w:r w:rsidRPr="002C17E2">
        <w:rPr>
          <w:b w:val="0"/>
          <w:bCs/>
          <w:i/>
        </w:rPr>
        <w:t xml:space="preserve">Hình </w:t>
      </w:r>
      <w:r w:rsidR="00DF1924" w:rsidRPr="002C17E2">
        <w:rPr>
          <w:b w:val="0"/>
          <w:bCs/>
          <w:i/>
        </w:rPr>
        <w:fldChar w:fldCharType="begin"/>
      </w:r>
      <w:r w:rsidR="00DF1924" w:rsidRPr="002C17E2">
        <w:rPr>
          <w:b w:val="0"/>
          <w:bCs/>
          <w:i/>
        </w:rPr>
        <w:instrText xml:space="preserve"> STYLEREF 1 \s </w:instrText>
      </w:r>
      <w:r w:rsidR="00DF1924" w:rsidRPr="002C17E2">
        <w:rPr>
          <w:b w:val="0"/>
          <w:bCs/>
          <w:i/>
        </w:rPr>
        <w:fldChar w:fldCharType="separate"/>
      </w:r>
      <w:r w:rsidR="00DF1924" w:rsidRPr="002C17E2">
        <w:rPr>
          <w:b w:val="0"/>
          <w:bCs/>
          <w:i/>
          <w:noProof/>
        </w:rPr>
        <w:t>3</w:t>
      </w:r>
      <w:r w:rsidR="00DF1924" w:rsidRPr="002C17E2">
        <w:rPr>
          <w:b w:val="0"/>
          <w:bCs/>
          <w:i/>
        </w:rPr>
        <w:fldChar w:fldCharType="end"/>
      </w:r>
      <w:r w:rsidR="00DF1924" w:rsidRPr="002C17E2">
        <w:rPr>
          <w:b w:val="0"/>
          <w:bCs/>
          <w:i/>
        </w:rPr>
        <w:t>.</w:t>
      </w:r>
      <w:r w:rsidR="00DF1924" w:rsidRPr="002C17E2">
        <w:rPr>
          <w:b w:val="0"/>
          <w:bCs/>
          <w:i/>
        </w:rPr>
        <w:fldChar w:fldCharType="begin"/>
      </w:r>
      <w:r w:rsidR="00DF1924" w:rsidRPr="002C17E2">
        <w:rPr>
          <w:b w:val="0"/>
          <w:bCs/>
          <w:i/>
        </w:rPr>
        <w:instrText xml:space="preserve"> SEQ Hình \* ARABIC \s 1 </w:instrText>
      </w:r>
      <w:r w:rsidR="00DF1924" w:rsidRPr="002C17E2">
        <w:rPr>
          <w:b w:val="0"/>
          <w:bCs/>
          <w:i/>
        </w:rPr>
        <w:fldChar w:fldCharType="separate"/>
      </w:r>
      <w:r w:rsidR="00DF1924" w:rsidRPr="002C17E2">
        <w:rPr>
          <w:b w:val="0"/>
          <w:bCs/>
          <w:i/>
          <w:noProof/>
        </w:rPr>
        <w:t>10</w:t>
      </w:r>
      <w:r w:rsidR="00DF1924" w:rsidRPr="002C17E2">
        <w:rPr>
          <w:b w:val="0"/>
          <w:bCs/>
          <w:i/>
        </w:rPr>
        <w:fldChar w:fldCharType="end"/>
      </w:r>
      <w:r w:rsidRPr="002C17E2">
        <w:rPr>
          <w:b w:val="0"/>
          <w:bCs/>
          <w:i/>
        </w:rPr>
        <w:t xml:space="preserve"> Kiến trúc dạng khối của mô hình CNN</w:t>
      </w:r>
      <w:bookmarkEnd w:id="60"/>
    </w:p>
    <w:p w14:paraId="3FFEF53D" w14:textId="26C243E3" w:rsidR="00783247" w:rsidRDefault="00783247" w:rsidP="00FE5FFD">
      <w:r>
        <w:t xml:space="preserve">Mỗi lớp nơron trong mô hình CNN lấy một mảng nhiều chiều gồm các số làm đầu vào và tạo ra một mảng số nhiều chiều khác ở đầu ra (sau đó trở thành đầu vào </w:t>
      </w:r>
      <w:r>
        <w:lastRenderedPageBreak/>
        <w:t>của lớp tiếp theo). Khi phân loại hình ảnh khuôn mặt, đầu vào của lớp nơron đầu tiên là kích thước hình ảnh đầu vào. Kích thước đầu ra của lớp cuối cùng là tập hợp các khả năng của các lớp khác nhau được phân loại cho mỗi ảnh đầu vào. Cả ba loại lớp nơron để xây dựng kiến trúc của CNN bao gồm: 3 lớp tích chập (CONV), 2 lớp nơron Maxpooling và 2 lớp nơron kết nối đầy đủ để phân loại (gọi là lớp Dense). Mỗi lớp CONV được kết nối theo sau nó bởi một lớp Maxpooling, áp dụng cơ chế kích hoạt ReLu (Rectified Linear Unit, mặc định là max(x,0)) sau mỗi lớp CONV để đảm bảo đầu vào không âm cho lớp nơron kế tiếp. Theo nguyên tắc xếp chồng các lớp nơron và giảm không gian mẫu (downsampling) tại các kết quả đầu ra của chúng, CNN thực hiện trích xuất các đặc trưng ngày càng trừu tượng và phức tạp hơn, đồng thời, là bất biến đối với các phép biến dạng và chuyển đổi.</w:t>
      </w:r>
      <w:r w:rsidRPr="00783247">
        <w:t xml:space="preserve"> </w:t>
      </w:r>
      <w:r>
        <w:t>Mạng tích chập CNN trong mô hình này được chia thành 8 khối (Hình 3.10).</w:t>
      </w:r>
    </w:p>
    <w:p w14:paraId="6D806EEE" w14:textId="77777777" w:rsidR="00CF5D72" w:rsidRDefault="00CF5D72" w:rsidP="00FE5FFD">
      <w:r>
        <w:t>• Khối B1 là ảnh đầu vào có kích thước H×W×1 (cao × rộng × sâu). Để giảm bớt không gian và bộ nhớ của quá trình tính toán mạng nơron nên chúng tôi sử dụng ảnh đầu vào đa cấp xám (số chiều thứ 3 (độ sâu) trong kích thước ảnh bằng 1). Hình vẽ sau minh hoạ cho một ảnh đầu vào:</w:t>
      </w:r>
    </w:p>
    <w:p w14:paraId="05B326C6" w14:textId="7332F928" w:rsidR="00CF5D72" w:rsidRDefault="005A537D" w:rsidP="00FE5FFD">
      <w:pPr>
        <w:ind w:firstLine="0"/>
        <w:jc w:val="center"/>
        <w:rPr>
          <w:lang w:eastAsia="zh-CN"/>
        </w:rPr>
      </w:pPr>
      <w:r>
        <w:rPr>
          <w:noProof/>
        </w:rPr>
        <w:drawing>
          <wp:inline distT="0" distB="0" distL="0" distR="0" wp14:anchorId="058D6BCC" wp14:editId="5C617715">
            <wp:extent cx="1885950" cy="1847850"/>
            <wp:effectExtent l="19050" t="19050" r="19050" b="190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885950" cy="1847850"/>
                    </a:xfrm>
                    <a:prstGeom prst="rect">
                      <a:avLst/>
                    </a:prstGeom>
                    <a:ln>
                      <a:solidFill>
                        <a:schemeClr val="accent1"/>
                      </a:solidFill>
                    </a:ln>
                  </pic:spPr>
                </pic:pic>
              </a:graphicData>
            </a:graphic>
          </wp:inline>
        </w:drawing>
      </w:r>
    </w:p>
    <w:p w14:paraId="0C188A5F" w14:textId="08C14E97" w:rsidR="00CF5D72" w:rsidRPr="002C17E2" w:rsidRDefault="00CF5D72" w:rsidP="00FE5FFD">
      <w:pPr>
        <w:pStyle w:val="Caption"/>
        <w:spacing w:line="360" w:lineRule="auto"/>
        <w:rPr>
          <w:b w:val="0"/>
          <w:bCs/>
          <w:i/>
        </w:rPr>
      </w:pPr>
      <w:bookmarkStart w:id="61" w:name="_Toc74668468"/>
      <w:r w:rsidRPr="002C17E2">
        <w:rPr>
          <w:b w:val="0"/>
          <w:bCs/>
          <w:i/>
        </w:rPr>
        <w:t xml:space="preserve">Hình </w:t>
      </w:r>
      <w:r w:rsidR="00DF1924" w:rsidRPr="002C17E2">
        <w:rPr>
          <w:b w:val="0"/>
          <w:bCs/>
          <w:i/>
        </w:rPr>
        <w:fldChar w:fldCharType="begin"/>
      </w:r>
      <w:r w:rsidR="00DF1924" w:rsidRPr="002C17E2">
        <w:rPr>
          <w:b w:val="0"/>
          <w:bCs/>
          <w:i/>
        </w:rPr>
        <w:instrText xml:space="preserve"> STYLEREF 1 \s </w:instrText>
      </w:r>
      <w:r w:rsidR="00DF1924" w:rsidRPr="002C17E2">
        <w:rPr>
          <w:b w:val="0"/>
          <w:bCs/>
          <w:i/>
        </w:rPr>
        <w:fldChar w:fldCharType="separate"/>
      </w:r>
      <w:r w:rsidR="00DF1924" w:rsidRPr="002C17E2">
        <w:rPr>
          <w:b w:val="0"/>
          <w:bCs/>
          <w:i/>
          <w:noProof/>
        </w:rPr>
        <w:t>3</w:t>
      </w:r>
      <w:r w:rsidR="00DF1924" w:rsidRPr="002C17E2">
        <w:rPr>
          <w:b w:val="0"/>
          <w:bCs/>
          <w:i/>
        </w:rPr>
        <w:fldChar w:fldCharType="end"/>
      </w:r>
      <w:r w:rsidR="00DF1924" w:rsidRPr="002C17E2">
        <w:rPr>
          <w:b w:val="0"/>
          <w:bCs/>
          <w:i/>
        </w:rPr>
        <w:t>.</w:t>
      </w:r>
      <w:r w:rsidR="00DF1924" w:rsidRPr="002C17E2">
        <w:rPr>
          <w:b w:val="0"/>
          <w:bCs/>
          <w:i/>
        </w:rPr>
        <w:fldChar w:fldCharType="begin"/>
      </w:r>
      <w:r w:rsidR="00DF1924" w:rsidRPr="002C17E2">
        <w:rPr>
          <w:b w:val="0"/>
          <w:bCs/>
          <w:i/>
        </w:rPr>
        <w:instrText xml:space="preserve"> SEQ Hình \* ARABIC \s 1 </w:instrText>
      </w:r>
      <w:r w:rsidR="00DF1924" w:rsidRPr="002C17E2">
        <w:rPr>
          <w:b w:val="0"/>
          <w:bCs/>
          <w:i/>
        </w:rPr>
        <w:fldChar w:fldCharType="separate"/>
      </w:r>
      <w:r w:rsidR="00DF1924" w:rsidRPr="002C17E2">
        <w:rPr>
          <w:b w:val="0"/>
          <w:bCs/>
          <w:i/>
          <w:noProof/>
        </w:rPr>
        <w:t>11</w:t>
      </w:r>
      <w:r w:rsidR="00DF1924" w:rsidRPr="002C17E2">
        <w:rPr>
          <w:b w:val="0"/>
          <w:bCs/>
          <w:i/>
        </w:rPr>
        <w:fldChar w:fldCharType="end"/>
      </w:r>
      <w:r w:rsidRPr="002C17E2">
        <w:rPr>
          <w:b w:val="0"/>
          <w:bCs/>
          <w:i/>
        </w:rPr>
        <w:t xml:space="preserve"> </w:t>
      </w:r>
      <w:r w:rsidR="002C1E60" w:rsidRPr="002C17E2">
        <w:rPr>
          <w:b w:val="0"/>
          <w:bCs/>
          <w:i/>
        </w:rPr>
        <w:t>M</w:t>
      </w:r>
      <w:r w:rsidRPr="002C17E2">
        <w:rPr>
          <w:b w:val="0"/>
          <w:bCs/>
          <w:i/>
        </w:rPr>
        <w:t>ột ảnh đầu vào kích thước</w:t>
      </w:r>
      <w:r w:rsidR="002C1E60" w:rsidRPr="002C17E2">
        <w:rPr>
          <w:b w:val="0"/>
          <w:bCs/>
          <w:i/>
        </w:rPr>
        <w:t xml:space="preserve"> </w:t>
      </w:r>
      <w:r w:rsidR="005A537D" w:rsidRPr="002C17E2">
        <w:rPr>
          <w:b w:val="0"/>
          <w:bCs/>
          <w:i/>
        </w:rPr>
        <w:t>100</w:t>
      </w:r>
      <w:r w:rsidR="002C1E60" w:rsidRPr="002C17E2">
        <w:rPr>
          <w:b w:val="0"/>
          <w:bCs/>
          <w:i/>
        </w:rPr>
        <w:t>x</w:t>
      </w:r>
      <w:r w:rsidR="005A537D" w:rsidRPr="002C17E2">
        <w:rPr>
          <w:b w:val="0"/>
          <w:bCs/>
          <w:i/>
        </w:rPr>
        <w:t>100</w:t>
      </w:r>
      <w:r w:rsidR="002C1E60" w:rsidRPr="002C17E2">
        <w:rPr>
          <w:b w:val="0"/>
          <w:bCs/>
          <w:i/>
        </w:rPr>
        <w:t>x1</w:t>
      </w:r>
      <w:r w:rsidRPr="002C17E2">
        <w:rPr>
          <w:b w:val="0"/>
          <w:bCs/>
          <w:i/>
        </w:rPr>
        <w:t xml:space="preserve"> (đa cấp xám)</w:t>
      </w:r>
      <w:bookmarkEnd w:id="61"/>
    </w:p>
    <w:p w14:paraId="6BD98BEA" w14:textId="354D598A" w:rsidR="00CF5D72" w:rsidRDefault="00CF5D72" w:rsidP="00FE5FFD">
      <w:r>
        <w:t>• Khối B2, B3 là lớp nơron tích chập có 2 bộ lọc đặc trưng với kích thước cửa sổ hàm nhân là 3×3. Hàm kích hoạt ReLu được sử dụng trong lớp nơron này. Hiệu ứng này nhằm cải thiện các đặc trưng thưa của toàn mạng và tránh sự phụ thuộc vào việc truyền tham số giữa các nơron.</w:t>
      </w:r>
    </w:p>
    <w:p w14:paraId="0F119493" w14:textId="67E73360" w:rsidR="00CF5D72" w:rsidRDefault="00CF5D72" w:rsidP="00FE5FFD">
      <w:r>
        <w:lastRenderedPageBreak/>
        <w:t xml:space="preserve">• Khối B4 là lớp </w:t>
      </w:r>
      <w:r w:rsidR="00987AF4">
        <w:t>Maxpooling</w:t>
      </w:r>
      <w:r>
        <w:t xml:space="preserve">, cửa sổ xử lý có kích thước 2×2 được sử dụng. Lớp giảm không gian mẫu (downsampling) này sử dụng phương pháp </w:t>
      </w:r>
      <w:r w:rsidR="00CF1610">
        <w:t>M</w:t>
      </w:r>
      <w:r>
        <w:t>ax</w:t>
      </w:r>
      <w:r w:rsidR="00CF1610">
        <w:t>P</w:t>
      </w:r>
      <w:r>
        <w:t>ooling với việc có thể giữ lại thông tin hữu ích và cắt giảm lượng dữ liệu cần xử lý ở bước tiếp theo.</w:t>
      </w:r>
    </w:p>
    <w:p w14:paraId="3C9FB852" w14:textId="52525A64" w:rsidR="00CF1610" w:rsidRDefault="00CF1610" w:rsidP="00FE5FFD">
      <w:r>
        <w:t>Hình 3.11 minh hoạ kết quả xử lý của lớp nơron tích chập CONV ở khối B2 và lớp MaxPooling ở khối B3.</w:t>
      </w:r>
    </w:p>
    <w:p w14:paraId="77E45F89" w14:textId="4AE3016E" w:rsidR="00CF1610" w:rsidRDefault="00CF1610" w:rsidP="00FE5FFD">
      <w:r>
        <w:t>Khối B5 tương tự khối B3 nhưng số các bộ lọc (filter) tăng lên 4, sau đó khối này kết nối ngay theo sau khối tích chập CONV để thực hiện cắt giảm không gian mẫu.</w:t>
      </w:r>
    </w:p>
    <w:p w14:paraId="01BAAE15" w14:textId="71BEF0B3" w:rsidR="00CF1610" w:rsidRDefault="00CF1610" w:rsidP="00FE5FFD">
      <w:r>
        <w:t>Thông thường, chúng ta càng có nhiều bước sử dụng phép tích chập thì cơ hội trích chọn càng nhiều đặc trưng phức tạp hơn, qua đó kỳ vọng mô hình đề xuất có thể học để nhận biết đối tượng ở mức tốt hơn. Chẳng hạn, trong phân loại hình ảnh, mô hình CNN có thể học để phát hiện các đặc trưng cạnh từ các pixel thô trong lớp CONV đầu tiên, sau đó sử dụng các đặc trưng cạnh này để phát hiện các đặc trưng hình dạng đơn giản trong lớp CONV thứ hai, sau đó sử dụng các đặc trưng hình dạng này để phát hiện các đặc trưng ở mức cao hơn, chẳng hạn như hình dạng khuôn mặt ở các lớp cao hơn.</w:t>
      </w:r>
    </w:p>
    <w:p w14:paraId="22C03299" w14:textId="1C04EE4E" w:rsidR="00CF1610" w:rsidRDefault="00F27C2A" w:rsidP="00FE5FFD">
      <w:pPr>
        <w:ind w:firstLine="0"/>
        <w:jc w:val="center"/>
        <w:rPr>
          <w:lang w:eastAsia="zh-CN"/>
        </w:rPr>
      </w:pPr>
      <w:r>
        <w:rPr>
          <w:noProof/>
        </w:rPr>
        <w:lastRenderedPageBreak/>
        <w:drawing>
          <wp:inline distT="0" distB="0" distL="0" distR="0" wp14:anchorId="0436E8F3" wp14:editId="5A6E15E0">
            <wp:extent cx="4191000" cy="4324959"/>
            <wp:effectExtent l="19050" t="19050" r="19050" b="190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4254124" cy="4390100"/>
                    </a:xfrm>
                    <a:prstGeom prst="rect">
                      <a:avLst/>
                    </a:prstGeom>
                    <a:ln>
                      <a:solidFill>
                        <a:schemeClr val="accent1"/>
                      </a:solidFill>
                    </a:ln>
                  </pic:spPr>
                </pic:pic>
              </a:graphicData>
            </a:graphic>
          </wp:inline>
        </w:drawing>
      </w:r>
    </w:p>
    <w:p w14:paraId="4D948C35" w14:textId="797EDFDA" w:rsidR="002965C2" w:rsidRPr="006D7174" w:rsidRDefault="002965C2" w:rsidP="00FE5FFD">
      <w:pPr>
        <w:pStyle w:val="Caption"/>
        <w:spacing w:line="360" w:lineRule="auto"/>
        <w:rPr>
          <w:b w:val="0"/>
          <w:bCs/>
          <w:i/>
          <w:color w:val="auto"/>
        </w:rPr>
      </w:pPr>
      <w:bookmarkStart w:id="62" w:name="_Toc74668469"/>
      <w:r w:rsidRPr="006D7174">
        <w:rPr>
          <w:b w:val="0"/>
          <w:bCs/>
          <w:i/>
          <w:color w:val="auto"/>
        </w:rPr>
        <w:t xml:space="preserve">Hình </w:t>
      </w:r>
      <w:r w:rsidR="00DF1924" w:rsidRPr="006D7174">
        <w:rPr>
          <w:b w:val="0"/>
          <w:bCs/>
          <w:i/>
          <w:color w:val="auto"/>
        </w:rPr>
        <w:fldChar w:fldCharType="begin"/>
      </w:r>
      <w:r w:rsidR="00DF1924" w:rsidRPr="006D7174">
        <w:rPr>
          <w:b w:val="0"/>
          <w:bCs/>
          <w:i/>
          <w:color w:val="auto"/>
        </w:rPr>
        <w:instrText xml:space="preserve"> STYLEREF 1 \s </w:instrText>
      </w:r>
      <w:r w:rsidR="00DF1924" w:rsidRPr="006D7174">
        <w:rPr>
          <w:b w:val="0"/>
          <w:bCs/>
          <w:i/>
          <w:color w:val="auto"/>
        </w:rPr>
        <w:fldChar w:fldCharType="separate"/>
      </w:r>
      <w:r w:rsidR="00DF1924" w:rsidRPr="006D7174">
        <w:rPr>
          <w:b w:val="0"/>
          <w:bCs/>
          <w:i/>
          <w:noProof/>
          <w:color w:val="auto"/>
        </w:rPr>
        <w:t>3</w:t>
      </w:r>
      <w:r w:rsidR="00DF1924" w:rsidRPr="006D7174">
        <w:rPr>
          <w:b w:val="0"/>
          <w:bCs/>
          <w:i/>
          <w:color w:val="auto"/>
        </w:rPr>
        <w:fldChar w:fldCharType="end"/>
      </w:r>
      <w:r w:rsidR="00DF1924" w:rsidRPr="006D7174">
        <w:rPr>
          <w:b w:val="0"/>
          <w:bCs/>
          <w:i/>
          <w:color w:val="auto"/>
        </w:rPr>
        <w:t>.</w:t>
      </w:r>
      <w:r w:rsidR="00DF1924" w:rsidRPr="006D7174">
        <w:rPr>
          <w:b w:val="0"/>
          <w:bCs/>
          <w:i/>
          <w:color w:val="auto"/>
        </w:rPr>
        <w:fldChar w:fldCharType="begin"/>
      </w:r>
      <w:r w:rsidR="00DF1924" w:rsidRPr="006D7174">
        <w:rPr>
          <w:b w:val="0"/>
          <w:bCs/>
          <w:i/>
          <w:color w:val="auto"/>
        </w:rPr>
        <w:instrText xml:space="preserve"> SEQ Hình \* ARABIC \s 1 </w:instrText>
      </w:r>
      <w:r w:rsidR="00DF1924" w:rsidRPr="006D7174">
        <w:rPr>
          <w:b w:val="0"/>
          <w:bCs/>
          <w:i/>
          <w:color w:val="auto"/>
        </w:rPr>
        <w:fldChar w:fldCharType="separate"/>
      </w:r>
      <w:r w:rsidR="00DF1924" w:rsidRPr="006D7174">
        <w:rPr>
          <w:b w:val="0"/>
          <w:bCs/>
          <w:i/>
          <w:noProof/>
          <w:color w:val="auto"/>
        </w:rPr>
        <w:t>12</w:t>
      </w:r>
      <w:r w:rsidR="00DF1924" w:rsidRPr="006D7174">
        <w:rPr>
          <w:b w:val="0"/>
          <w:bCs/>
          <w:i/>
          <w:color w:val="auto"/>
        </w:rPr>
        <w:fldChar w:fldCharType="end"/>
      </w:r>
      <w:r w:rsidRPr="006D7174">
        <w:rPr>
          <w:b w:val="0"/>
          <w:bCs/>
          <w:i/>
          <w:color w:val="auto"/>
        </w:rPr>
        <w:t xml:space="preserve"> </w:t>
      </w:r>
      <w:r w:rsidR="001947C4" w:rsidRPr="006D7174">
        <w:rPr>
          <w:b w:val="0"/>
          <w:bCs/>
          <w:i/>
        </w:rPr>
        <w:t>Hình ảnh sau khi xử lý của khối B2</w:t>
      </w:r>
      <w:bookmarkEnd w:id="62"/>
    </w:p>
    <w:p w14:paraId="667F3866" w14:textId="77777777" w:rsidR="001947C4" w:rsidRDefault="002965C2" w:rsidP="00FE5FFD">
      <w:pPr>
        <w:ind w:firstLine="0"/>
        <w:jc w:val="left"/>
        <w:rPr>
          <w:color w:val="FF0000"/>
        </w:rPr>
      </w:pPr>
      <w:r>
        <w:rPr>
          <w:color w:val="FF0000"/>
        </w:rPr>
        <w:br w:type="page"/>
      </w:r>
    </w:p>
    <w:p w14:paraId="61D32FEF" w14:textId="54319069" w:rsidR="001947C4" w:rsidRDefault="001947C4" w:rsidP="00FE5FFD">
      <w:pPr>
        <w:ind w:firstLine="426"/>
        <w:rPr>
          <w:color w:val="FF0000"/>
        </w:rPr>
      </w:pPr>
      <w:r>
        <w:lastRenderedPageBreak/>
        <w:t>Trong Hình 3.13/a/b/c dưới đây minh hoạ kết quả xử lý ở bộ lọc đầu tiên của các khối B</w:t>
      </w:r>
      <w:r w:rsidR="0074513F">
        <w:t>3</w:t>
      </w:r>
      <w:r>
        <w:t>, B</w:t>
      </w:r>
      <w:r w:rsidR="0074513F">
        <w:t>5</w:t>
      </w:r>
      <w:r>
        <w:t xml:space="preserve"> cùng với lớp nơron </w:t>
      </w:r>
      <w:r w:rsidR="0074513F">
        <w:t>MaxPooling</w:t>
      </w:r>
      <w:r>
        <w:t xml:space="preserve"> ngay sau chúng (tương ứng ở B</w:t>
      </w:r>
      <w:r w:rsidR="0074513F">
        <w:t>4</w:t>
      </w:r>
      <w:r>
        <w:t>, B</w:t>
      </w:r>
      <w:r w:rsidR="0074513F">
        <w:t>6</w:t>
      </w:r>
      <w:r>
        <w:t>), do đó kích thước của hình ảnh sau mỗi bước xử lý giảm dần với hệ số ½ (sau B</w:t>
      </w:r>
      <w:r w:rsidR="0074513F">
        <w:t>4</w:t>
      </w:r>
      <w:r>
        <w:t xml:space="preserve"> là </w:t>
      </w:r>
      <w:r w:rsidR="005A537D">
        <w:t>50</w:t>
      </w:r>
      <w:r w:rsidR="0074513F">
        <w:t>x</w:t>
      </w:r>
      <w:r w:rsidR="005A537D">
        <w:t>50</w:t>
      </w:r>
      <w:r>
        <w:t>, sau B</w:t>
      </w:r>
      <w:r w:rsidR="0074513F">
        <w:t>6</w:t>
      </w:r>
      <w:r>
        <w:t xml:space="preserve"> là </w:t>
      </w:r>
      <w:r w:rsidR="005A537D">
        <w:t>25</w:t>
      </w:r>
      <w:r w:rsidR="0074513F">
        <w:t>x</w:t>
      </w:r>
      <w:r w:rsidR="005A537D">
        <w:t>25</w:t>
      </w:r>
      <w:r>
        <w:t>). Kết quả minh hoạ trực quan cho thấy càng về sau hình ảnh càng “mờ”, thể hiện khả năng trừu tượng hoá và biểu diễn các đặc trưng chung nhất của khuôn mặt một cá nhân, dù được chụp dưới góc độ nào. Hay có thể nói rằng các đặc trưng này của cá nhân có độ bất biến cao nhất đối với bất kỳ hình ảnh khác nhau nào của họ dù dưới các dạng thức, độ sáng tối, màu sắc, kích thước khác nhau.</w:t>
      </w:r>
    </w:p>
    <w:p w14:paraId="6B802A2E" w14:textId="278E3F64" w:rsidR="00987AF4" w:rsidRDefault="00F27C2A" w:rsidP="00FE5FFD">
      <w:pPr>
        <w:ind w:firstLine="0"/>
        <w:jc w:val="left"/>
        <w:rPr>
          <w:color w:val="FF0000"/>
        </w:rPr>
      </w:pPr>
      <w:r>
        <w:rPr>
          <w:noProof/>
        </w:rPr>
        <w:drawing>
          <wp:inline distT="0" distB="0" distL="0" distR="0" wp14:anchorId="17229C3F" wp14:editId="7FB4BBC0">
            <wp:extent cx="5400040" cy="1748790"/>
            <wp:effectExtent l="19050" t="19050" r="10160" b="2286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400040" cy="1748790"/>
                    </a:xfrm>
                    <a:prstGeom prst="rect">
                      <a:avLst/>
                    </a:prstGeom>
                    <a:ln>
                      <a:solidFill>
                        <a:schemeClr val="accent1"/>
                      </a:solidFill>
                    </a:ln>
                  </pic:spPr>
                </pic:pic>
              </a:graphicData>
            </a:graphic>
          </wp:inline>
        </w:drawing>
      </w:r>
    </w:p>
    <w:p w14:paraId="63EDD943" w14:textId="2FC24072" w:rsidR="00987AF4" w:rsidRPr="00FB529A" w:rsidRDefault="00987AF4" w:rsidP="00FE5FFD">
      <w:pPr>
        <w:pStyle w:val="Caption"/>
        <w:spacing w:line="360" w:lineRule="auto"/>
        <w:rPr>
          <w:b w:val="0"/>
          <w:bCs/>
          <w:i/>
          <w:color w:val="FF0000"/>
        </w:rPr>
      </w:pPr>
      <w:bookmarkStart w:id="63" w:name="_Toc74668470"/>
      <w:r w:rsidRPr="00FB529A">
        <w:rPr>
          <w:b w:val="0"/>
          <w:bCs/>
          <w:i/>
        </w:rPr>
        <w:t xml:space="preserve">Hình </w:t>
      </w:r>
      <w:r w:rsidR="00DF1924" w:rsidRPr="00FB529A">
        <w:rPr>
          <w:b w:val="0"/>
          <w:bCs/>
          <w:i/>
        </w:rPr>
        <w:fldChar w:fldCharType="begin"/>
      </w:r>
      <w:r w:rsidR="00DF1924" w:rsidRPr="00FB529A">
        <w:rPr>
          <w:b w:val="0"/>
          <w:bCs/>
          <w:i/>
        </w:rPr>
        <w:instrText xml:space="preserve"> STYLEREF 1 \s </w:instrText>
      </w:r>
      <w:r w:rsidR="00DF1924" w:rsidRPr="00FB529A">
        <w:rPr>
          <w:b w:val="0"/>
          <w:bCs/>
          <w:i/>
        </w:rPr>
        <w:fldChar w:fldCharType="separate"/>
      </w:r>
      <w:r w:rsidR="00DF1924" w:rsidRPr="00FB529A">
        <w:rPr>
          <w:b w:val="0"/>
          <w:bCs/>
          <w:i/>
          <w:noProof/>
        </w:rPr>
        <w:t>3</w:t>
      </w:r>
      <w:r w:rsidR="00DF1924" w:rsidRPr="00FB529A">
        <w:rPr>
          <w:b w:val="0"/>
          <w:bCs/>
          <w:i/>
        </w:rPr>
        <w:fldChar w:fldCharType="end"/>
      </w:r>
      <w:r w:rsidR="00DF1924" w:rsidRPr="00FB529A">
        <w:rPr>
          <w:b w:val="0"/>
          <w:bCs/>
          <w:i/>
        </w:rPr>
        <w:t>.</w:t>
      </w:r>
      <w:r w:rsidR="00DF1924" w:rsidRPr="00FB529A">
        <w:rPr>
          <w:b w:val="0"/>
          <w:bCs/>
          <w:i/>
        </w:rPr>
        <w:fldChar w:fldCharType="begin"/>
      </w:r>
      <w:r w:rsidR="00DF1924" w:rsidRPr="00FB529A">
        <w:rPr>
          <w:b w:val="0"/>
          <w:bCs/>
          <w:i/>
        </w:rPr>
        <w:instrText xml:space="preserve"> SEQ Hình \* ARABIC \s 1 </w:instrText>
      </w:r>
      <w:r w:rsidR="00DF1924" w:rsidRPr="00FB529A">
        <w:rPr>
          <w:b w:val="0"/>
          <w:bCs/>
          <w:i/>
        </w:rPr>
        <w:fldChar w:fldCharType="separate"/>
      </w:r>
      <w:r w:rsidR="00DF1924" w:rsidRPr="00FB529A">
        <w:rPr>
          <w:b w:val="0"/>
          <w:bCs/>
          <w:i/>
          <w:noProof/>
        </w:rPr>
        <w:t>13</w:t>
      </w:r>
      <w:r w:rsidR="00DF1924" w:rsidRPr="00FB529A">
        <w:rPr>
          <w:b w:val="0"/>
          <w:bCs/>
          <w:i/>
        </w:rPr>
        <w:fldChar w:fldCharType="end"/>
      </w:r>
      <w:r w:rsidR="0074513F" w:rsidRPr="00FB529A">
        <w:rPr>
          <w:b w:val="0"/>
          <w:bCs/>
          <w:i/>
        </w:rPr>
        <w:t xml:space="preserve"> Hình ảnh kết quả xử lý sau B4 và B6</w:t>
      </w:r>
      <w:bookmarkEnd w:id="63"/>
      <w:r w:rsidR="0074513F" w:rsidRPr="00FB529A">
        <w:rPr>
          <w:b w:val="0"/>
          <w:bCs/>
          <w:i/>
        </w:rPr>
        <w:t xml:space="preserve"> </w:t>
      </w:r>
    </w:p>
    <w:p w14:paraId="007EF7F5" w14:textId="45EFD751" w:rsidR="002965C2" w:rsidRDefault="0074513F" w:rsidP="00FE5FFD">
      <w:r>
        <w:t>•Khối B7 là lớp nơron kết nối đầy đủ (fully connected layers). Lớp này cùng với lớp trong khối B8 nhằm mục tiêu phân lớp các đặc trưng được trích chọn ở các lớp trước, do đó chúng tôi thiết kế số nơron đủ lớn. Hàm kích hoạt ReLu cũng được áp dụng. Dữ liệu sau đây là đầu ra của 512 nơron đầu tiên trong khối B7, các giá trị ở đây được xem như biểu diễn dạng số của các đặc trưng khuôn mặt tương ứng với ảnh đầu vào.</w:t>
      </w:r>
    </w:p>
    <w:p w14:paraId="1BB5779F" w14:textId="1BBAD26D" w:rsidR="00373166" w:rsidRDefault="00373166" w:rsidP="00FE5FFD">
      <w:r>
        <w:t xml:space="preserve">• Khối B8 là lớp nơron đầu ra cuối cùng, đây chính là một phân bố cho phân loại của các lớp đối tượng khác nhau với tính năng của hàm kích hoạt Softmax. Áp dụng phương pháp hồi quy Softmax ở lớp đầu ra của mạng CNN nhằm thẩm định cho quá trình huấn luyện mạng. Cơ chế thẩm định này đảm bảo mô hình CNN không bị quá khớp (overfiting) dữ liệu học và có khả năng dự đoán tốt hơn. Cơ chế này được thực hiện thông qua việc chia dữ liệu học thành hai phần, một phần để tính toán cập nhật và điều chỉnh trọng số mạng, một phần để tính toán sai số và </w:t>
      </w:r>
      <w:r>
        <w:lastRenderedPageBreak/>
        <w:t xml:space="preserve">cũng đưa vào pha cập nhật thay đổi trọng số mạng. Đầu ra phân lớp cuối cùng của mô hình được xác định dựa trên giá trị cực đại hàm Softmax của nơron tương ứng, với mô hình CNN có lớp (tức là có nơron ở lớp ra) thì ta có công thức xác định như sau: </w:t>
      </w:r>
    </w:p>
    <w:p w14:paraId="692753E5" w14:textId="2C1A7B6B" w:rsidR="00373166" w:rsidRDefault="00373166" w:rsidP="00FE5FFD">
      <w:pPr>
        <w:jc w:val="center"/>
      </w:pPr>
      <w:r>
        <w:t>output</w:t>
      </w:r>
      <w:r w:rsidRPr="00373166">
        <w:rPr>
          <w:vertAlign w:val="subscript"/>
        </w:rPr>
        <w:t>classified</w:t>
      </w:r>
      <w:r>
        <w:t xml:space="preserve"> = argmax</w:t>
      </w:r>
      <w:r w:rsidRPr="00373166">
        <w:rPr>
          <w:vertAlign w:val="subscript"/>
        </w:rPr>
        <w:t>Ck</w:t>
      </w:r>
      <w:r>
        <w:t>{O</w:t>
      </w:r>
      <w:r w:rsidRPr="00373166">
        <w:rPr>
          <w:vertAlign w:val="subscript"/>
        </w:rPr>
        <w:t>k</w:t>
      </w:r>
      <w:r>
        <w:rPr>
          <w:vertAlign w:val="subscript"/>
        </w:rPr>
        <w:softHyphen/>
      </w:r>
      <w:r>
        <w:rPr>
          <w:vertAlign w:val="subscript"/>
        </w:rPr>
        <w:softHyphen/>
      </w:r>
      <w:r>
        <w:t>: k = 1, …, |O</w:t>
      </w:r>
      <w:r w:rsidRPr="00373166">
        <w:rPr>
          <w:vertAlign w:val="subscript"/>
        </w:rPr>
        <w:t>k</w:t>
      </w:r>
      <w:r>
        <w:t>|}</w:t>
      </w:r>
      <w:r>
        <w:tab/>
      </w:r>
      <w:r>
        <w:tab/>
        <w:t>(3.1)</w:t>
      </w:r>
    </w:p>
    <w:p w14:paraId="1D24277A" w14:textId="71D73089" w:rsidR="00373166" w:rsidRDefault="00373166" w:rsidP="00FE5FFD">
      <w:r>
        <w:t xml:space="preserve">Trong đó, </w:t>
      </w:r>
      <w:r w:rsidR="001510CC">
        <w:t>O</w:t>
      </w:r>
      <w:r w:rsidRPr="001510CC">
        <w:rPr>
          <w:vertAlign w:val="subscript"/>
        </w:rPr>
        <w:t>k</w:t>
      </w:r>
      <w:r>
        <w:t xml:space="preserve"> là đầu ra của nơron thứ ở lớp nơron cuối cùng và tương ứng với nó là lớp đối tượng C</w:t>
      </w:r>
      <w:r w:rsidRPr="001510CC">
        <w:rPr>
          <w:vertAlign w:val="subscript"/>
        </w:rPr>
        <w:t>k</w:t>
      </w:r>
      <w:r>
        <w:t>.</w:t>
      </w:r>
    </w:p>
    <w:p w14:paraId="243CF6D8" w14:textId="50148464" w:rsidR="00373166" w:rsidRPr="00373166" w:rsidRDefault="00373166" w:rsidP="00FE5FFD">
      <w:pPr>
        <w:rPr>
          <w:b/>
          <w:bCs/>
          <w:iCs/>
          <w:color w:val="FF0000"/>
          <w:szCs w:val="18"/>
          <w:lang w:eastAsia="zh-CN"/>
        </w:rPr>
      </w:pPr>
      <w:r>
        <w:t xml:space="preserve">Bảng 3.1 minh hoạ dữ liệu gồm </w:t>
      </w:r>
      <w:r w:rsidR="001510CC">
        <w:t>5</w:t>
      </w:r>
      <w:r>
        <w:t xml:space="preserve"> giá trị sau là kết quả đầu ra của lớp nơron cuối cùng (khối B</w:t>
      </w:r>
      <w:r w:rsidR="001510CC">
        <w:t>8</w:t>
      </w:r>
      <w:r>
        <w:t xml:space="preserve">), tương ứng với kết quả phân lớp của ảnh đầu vào. Kết quả đầu ra của mô hình CNN tương ứng với mỗi ảnh đầu vào gồm </w:t>
      </w:r>
      <w:r w:rsidR="001510CC">
        <w:t>5</w:t>
      </w:r>
      <w:r>
        <w:t xml:space="preserve"> giá trị (ở đây chỉ minh hoạ với </w:t>
      </w:r>
      <w:r w:rsidR="001510CC">
        <w:t xml:space="preserve">5 </w:t>
      </w:r>
      <w:r>
        <w:t xml:space="preserve">lớp). Giá trị cao nhất ở vị trí nào (tính theo chỉ số từ 0 và từ trái sang phải) trong bộ </w:t>
      </w:r>
      <w:r w:rsidR="001510CC">
        <w:t>5</w:t>
      </w:r>
      <w:r>
        <w:t xml:space="preserve"> giá trị đầu ra chính là định danh cá nhân (vị trí tương ứng giá trị và số in đậm) của dữ liệu ảnh đầu vào.</w:t>
      </w:r>
    </w:p>
    <w:p w14:paraId="0719E3F7" w14:textId="0DC5EB5C" w:rsidR="002965C2" w:rsidRDefault="002C1E60" w:rsidP="00FE5FFD">
      <w:pPr>
        <w:pStyle w:val="Caption"/>
        <w:spacing w:line="360" w:lineRule="auto"/>
        <w:rPr>
          <w:color w:val="FF0000"/>
        </w:rPr>
      </w:pPr>
      <w:r>
        <w:rPr>
          <w:noProof/>
          <w:lang w:eastAsia="en-US"/>
        </w:rPr>
        <w:drawing>
          <wp:inline distT="0" distB="0" distL="0" distR="0" wp14:anchorId="7CE2E4D0" wp14:editId="00638DE9">
            <wp:extent cx="5400040" cy="2573655"/>
            <wp:effectExtent l="19050" t="19050" r="10160" b="171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400040" cy="2573655"/>
                    </a:xfrm>
                    <a:prstGeom prst="rect">
                      <a:avLst/>
                    </a:prstGeom>
                    <a:ln>
                      <a:solidFill>
                        <a:schemeClr val="accent1"/>
                      </a:solidFill>
                    </a:ln>
                  </pic:spPr>
                </pic:pic>
              </a:graphicData>
            </a:graphic>
          </wp:inline>
        </w:drawing>
      </w:r>
    </w:p>
    <w:p w14:paraId="6D963F1B" w14:textId="401A4148" w:rsidR="001510CC" w:rsidRPr="00C57811" w:rsidRDefault="001510CC" w:rsidP="00FE5FFD">
      <w:pPr>
        <w:pStyle w:val="Caption"/>
        <w:spacing w:line="360" w:lineRule="auto"/>
        <w:rPr>
          <w:b w:val="0"/>
          <w:bCs/>
          <w:i/>
        </w:rPr>
      </w:pPr>
      <w:bookmarkStart w:id="64" w:name="_Toc74668471"/>
      <w:r w:rsidRPr="00C57811">
        <w:rPr>
          <w:b w:val="0"/>
          <w:bCs/>
          <w:i/>
        </w:rPr>
        <w:t xml:space="preserve">Hình </w:t>
      </w:r>
      <w:r w:rsidR="00DF1924" w:rsidRPr="00C57811">
        <w:rPr>
          <w:b w:val="0"/>
          <w:bCs/>
          <w:i/>
        </w:rPr>
        <w:fldChar w:fldCharType="begin"/>
      </w:r>
      <w:r w:rsidR="00DF1924" w:rsidRPr="00C57811">
        <w:rPr>
          <w:b w:val="0"/>
          <w:bCs/>
          <w:i/>
        </w:rPr>
        <w:instrText xml:space="preserve"> STYLEREF 1 \s </w:instrText>
      </w:r>
      <w:r w:rsidR="00DF1924" w:rsidRPr="00C57811">
        <w:rPr>
          <w:b w:val="0"/>
          <w:bCs/>
          <w:i/>
        </w:rPr>
        <w:fldChar w:fldCharType="separate"/>
      </w:r>
      <w:r w:rsidR="00DF1924" w:rsidRPr="00C57811">
        <w:rPr>
          <w:b w:val="0"/>
          <w:bCs/>
          <w:i/>
          <w:noProof/>
        </w:rPr>
        <w:t>3</w:t>
      </w:r>
      <w:r w:rsidR="00DF1924" w:rsidRPr="00C57811">
        <w:rPr>
          <w:b w:val="0"/>
          <w:bCs/>
          <w:i/>
        </w:rPr>
        <w:fldChar w:fldCharType="end"/>
      </w:r>
      <w:r w:rsidR="00DF1924" w:rsidRPr="00C57811">
        <w:rPr>
          <w:b w:val="0"/>
          <w:bCs/>
          <w:i/>
        </w:rPr>
        <w:t>.</w:t>
      </w:r>
      <w:r w:rsidR="00DF1924" w:rsidRPr="00C57811">
        <w:rPr>
          <w:b w:val="0"/>
          <w:bCs/>
          <w:i/>
        </w:rPr>
        <w:fldChar w:fldCharType="begin"/>
      </w:r>
      <w:r w:rsidR="00DF1924" w:rsidRPr="00C57811">
        <w:rPr>
          <w:b w:val="0"/>
          <w:bCs/>
          <w:i/>
        </w:rPr>
        <w:instrText xml:space="preserve"> SEQ Hình \* ARABIC \s 1 </w:instrText>
      </w:r>
      <w:r w:rsidR="00DF1924" w:rsidRPr="00C57811">
        <w:rPr>
          <w:b w:val="0"/>
          <w:bCs/>
          <w:i/>
        </w:rPr>
        <w:fldChar w:fldCharType="separate"/>
      </w:r>
      <w:r w:rsidR="00DF1924" w:rsidRPr="00C57811">
        <w:rPr>
          <w:b w:val="0"/>
          <w:bCs/>
          <w:i/>
          <w:noProof/>
        </w:rPr>
        <w:t>14</w:t>
      </w:r>
      <w:r w:rsidR="00DF1924" w:rsidRPr="00C57811">
        <w:rPr>
          <w:b w:val="0"/>
          <w:bCs/>
          <w:i/>
        </w:rPr>
        <w:fldChar w:fldCharType="end"/>
      </w:r>
      <w:r w:rsidRPr="00C57811">
        <w:rPr>
          <w:b w:val="0"/>
          <w:bCs/>
          <w:i/>
        </w:rPr>
        <w:t xml:space="preserve"> Dữ liệu phân lớp của mô hình CNN</w:t>
      </w:r>
      <w:bookmarkEnd w:id="64"/>
    </w:p>
    <w:p w14:paraId="7E782B50" w14:textId="1F37269C" w:rsidR="002C1E60" w:rsidRDefault="002C1E60" w:rsidP="00FE5FFD">
      <w:pPr>
        <w:pStyle w:val="Heading3"/>
        <w:rPr>
          <w:lang w:eastAsia="zh-CN"/>
        </w:rPr>
      </w:pPr>
      <w:bookmarkStart w:id="65" w:name="_Toc74750673"/>
      <w:bookmarkStart w:id="66" w:name="_Toc164726765"/>
      <w:r>
        <w:rPr>
          <w:lang w:eastAsia="zh-CN"/>
        </w:rPr>
        <w:t>Hiển thị dữ liệu đầu ra</w:t>
      </w:r>
      <w:bookmarkEnd w:id="65"/>
      <w:bookmarkEnd w:id="66"/>
    </w:p>
    <w:p w14:paraId="1B394C57" w14:textId="61C118DD" w:rsidR="002C1E60" w:rsidRDefault="002C1E60" w:rsidP="00FE5FFD">
      <w:pPr>
        <w:rPr>
          <w:lang w:eastAsia="zh-CN"/>
        </w:rPr>
      </w:pPr>
      <w:r>
        <w:rPr>
          <w:lang w:eastAsia="zh-CN"/>
        </w:rPr>
        <w:t>Sau khi mô hình được huấn luyên, lưu module vào file “</w:t>
      </w:r>
      <w:r w:rsidRPr="002C1E60">
        <w:rPr>
          <w:lang w:eastAsia="zh-CN"/>
        </w:rPr>
        <w:t>khuonmat.h5</w:t>
      </w:r>
      <w:r>
        <w:rPr>
          <w:lang w:eastAsia="zh-CN"/>
        </w:rPr>
        <w:t xml:space="preserve">”, sau đó dùng file này để nhận diện và dự đoán khuôn </w:t>
      </w:r>
      <w:r w:rsidR="00E209F7">
        <w:rPr>
          <w:lang w:eastAsia="zh-CN"/>
        </w:rPr>
        <w:t>mặt của hình ảnh đưa vào.</w:t>
      </w:r>
    </w:p>
    <w:p w14:paraId="47E3AE7A" w14:textId="02FE19C8" w:rsidR="00E209F7" w:rsidRPr="002C1E60" w:rsidRDefault="00E209F7" w:rsidP="00FE5FFD">
      <w:pPr>
        <w:rPr>
          <w:lang w:eastAsia="zh-CN"/>
        </w:rPr>
      </w:pPr>
      <w:r>
        <w:rPr>
          <w:lang w:eastAsia="zh-CN"/>
        </w:rPr>
        <w:lastRenderedPageBreak/>
        <w:t>Từ dữ liệu đầu ra của module, đặt tên cho khuôn mặt được nhận diện riêng biệt. Từ đó sử dụng hàm có sẵn trong OpenCV để hiển thị chữ phía dưới hình vuông nhận diện khuôn mặt. Cách đặt tên tương ứng với hình ảnh như hình 3.15.</w:t>
      </w:r>
    </w:p>
    <w:p w14:paraId="74E82E80" w14:textId="361CDF33" w:rsidR="002C1E60" w:rsidRDefault="00E209F7" w:rsidP="00FE5FFD">
      <w:pPr>
        <w:ind w:firstLine="0"/>
        <w:jc w:val="center"/>
        <w:rPr>
          <w:lang w:eastAsia="zh-CN"/>
        </w:rPr>
      </w:pPr>
      <w:r>
        <w:rPr>
          <w:noProof/>
        </w:rPr>
        <w:drawing>
          <wp:inline distT="0" distB="0" distL="0" distR="0" wp14:anchorId="0CAB7C6D" wp14:editId="51798231">
            <wp:extent cx="5400040" cy="3488055"/>
            <wp:effectExtent l="19050" t="19050" r="10160" b="171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488055"/>
                    </a:xfrm>
                    <a:prstGeom prst="rect">
                      <a:avLst/>
                    </a:prstGeom>
                    <a:ln>
                      <a:solidFill>
                        <a:schemeClr val="accent1"/>
                      </a:solidFill>
                    </a:ln>
                  </pic:spPr>
                </pic:pic>
              </a:graphicData>
            </a:graphic>
          </wp:inline>
        </w:drawing>
      </w:r>
    </w:p>
    <w:p w14:paraId="70CFA2A9" w14:textId="7804339A" w:rsidR="002C1E60" w:rsidRPr="00AD104E" w:rsidRDefault="00E209F7" w:rsidP="00FE5FFD">
      <w:pPr>
        <w:pStyle w:val="Caption"/>
        <w:spacing w:line="360" w:lineRule="auto"/>
        <w:rPr>
          <w:b w:val="0"/>
          <w:bCs/>
          <w:i/>
        </w:rPr>
      </w:pPr>
      <w:bookmarkStart w:id="67" w:name="_Toc74668472"/>
      <w:r w:rsidRPr="00AD104E">
        <w:rPr>
          <w:b w:val="0"/>
          <w:bCs/>
          <w:i/>
        </w:rPr>
        <w:t xml:space="preserve">Hình </w:t>
      </w:r>
      <w:r w:rsidR="00DF1924" w:rsidRPr="00AD104E">
        <w:rPr>
          <w:b w:val="0"/>
          <w:bCs/>
          <w:i/>
        </w:rPr>
        <w:fldChar w:fldCharType="begin"/>
      </w:r>
      <w:r w:rsidR="00DF1924" w:rsidRPr="00AD104E">
        <w:rPr>
          <w:b w:val="0"/>
          <w:bCs/>
          <w:i/>
        </w:rPr>
        <w:instrText xml:space="preserve"> STYLEREF 1 \s </w:instrText>
      </w:r>
      <w:r w:rsidR="00DF1924" w:rsidRPr="00AD104E">
        <w:rPr>
          <w:b w:val="0"/>
          <w:bCs/>
          <w:i/>
        </w:rPr>
        <w:fldChar w:fldCharType="separate"/>
      </w:r>
      <w:r w:rsidR="00DF1924" w:rsidRPr="00AD104E">
        <w:rPr>
          <w:b w:val="0"/>
          <w:bCs/>
          <w:i/>
          <w:noProof/>
        </w:rPr>
        <w:t>3</w:t>
      </w:r>
      <w:r w:rsidR="00DF1924" w:rsidRPr="00AD104E">
        <w:rPr>
          <w:b w:val="0"/>
          <w:bCs/>
          <w:i/>
        </w:rPr>
        <w:fldChar w:fldCharType="end"/>
      </w:r>
      <w:r w:rsidR="00DF1924" w:rsidRPr="00AD104E">
        <w:rPr>
          <w:b w:val="0"/>
          <w:bCs/>
          <w:i/>
        </w:rPr>
        <w:t>.</w:t>
      </w:r>
      <w:r w:rsidR="00DF1924" w:rsidRPr="00AD104E">
        <w:rPr>
          <w:b w:val="0"/>
          <w:bCs/>
          <w:i/>
        </w:rPr>
        <w:fldChar w:fldCharType="begin"/>
      </w:r>
      <w:r w:rsidR="00DF1924" w:rsidRPr="00AD104E">
        <w:rPr>
          <w:b w:val="0"/>
          <w:bCs/>
          <w:i/>
        </w:rPr>
        <w:instrText xml:space="preserve"> SEQ Hình \* ARABIC \s 1 </w:instrText>
      </w:r>
      <w:r w:rsidR="00DF1924" w:rsidRPr="00AD104E">
        <w:rPr>
          <w:b w:val="0"/>
          <w:bCs/>
          <w:i/>
        </w:rPr>
        <w:fldChar w:fldCharType="separate"/>
      </w:r>
      <w:r w:rsidR="00DF1924" w:rsidRPr="00AD104E">
        <w:rPr>
          <w:b w:val="0"/>
          <w:bCs/>
          <w:i/>
          <w:noProof/>
        </w:rPr>
        <w:t>15</w:t>
      </w:r>
      <w:r w:rsidR="00DF1924" w:rsidRPr="00AD104E">
        <w:rPr>
          <w:b w:val="0"/>
          <w:bCs/>
          <w:i/>
        </w:rPr>
        <w:fldChar w:fldCharType="end"/>
      </w:r>
      <w:r w:rsidRPr="00AD104E">
        <w:rPr>
          <w:b w:val="0"/>
          <w:bCs/>
          <w:i/>
        </w:rPr>
        <w:t xml:space="preserve"> Dữ liệu danh tính</w:t>
      </w:r>
      <w:bookmarkEnd w:id="67"/>
      <w:r w:rsidRPr="00AD104E">
        <w:rPr>
          <w:b w:val="0"/>
          <w:bCs/>
          <w:i/>
        </w:rPr>
        <w:t xml:space="preserve"> </w:t>
      </w:r>
    </w:p>
    <w:p w14:paraId="1F5255C7" w14:textId="34B17C0D" w:rsidR="006B01B4" w:rsidRDefault="006B01B4" w:rsidP="00FE5FFD">
      <w:pPr>
        <w:ind w:firstLine="0"/>
        <w:jc w:val="left"/>
        <w:rPr>
          <w:lang w:eastAsia="zh-CN"/>
        </w:rPr>
      </w:pPr>
      <w:r>
        <w:rPr>
          <w:lang w:eastAsia="zh-CN"/>
        </w:rPr>
        <w:br w:type="page"/>
      </w:r>
    </w:p>
    <w:p w14:paraId="17F0C083" w14:textId="71E82F4E" w:rsidR="006B01B4" w:rsidRPr="00505C89" w:rsidRDefault="006B01B4" w:rsidP="00FE5FFD">
      <w:pPr>
        <w:pStyle w:val="Heading1"/>
        <w:spacing w:line="360" w:lineRule="auto"/>
        <w:rPr>
          <w:sz w:val="36"/>
          <w:szCs w:val="36"/>
          <w:lang w:eastAsia="zh-CN"/>
        </w:rPr>
      </w:pPr>
      <w:bookmarkStart w:id="68" w:name="_Toc74750674"/>
      <w:bookmarkStart w:id="69" w:name="_Toc164726766"/>
      <w:r w:rsidRPr="00505C89">
        <w:rPr>
          <w:sz w:val="36"/>
          <w:szCs w:val="36"/>
          <w:lang w:eastAsia="zh-CN"/>
        </w:rPr>
        <w:lastRenderedPageBreak/>
        <w:t>Kết quả thí nghiệm</w:t>
      </w:r>
      <w:bookmarkEnd w:id="68"/>
      <w:bookmarkEnd w:id="69"/>
    </w:p>
    <w:p w14:paraId="0F292F92" w14:textId="309B9867" w:rsidR="005A66C0" w:rsidRDefault="005A66C0" w:rsidP="00FE5FFD">
      <w:pPr>
        <w:pStyle w:val="Heading2"/>
        <w:rPr>
          <w:lang w:eastAsia="zh-CN"/>
        </w:rPr>
      </w:pPr>
      <w:bookmarkStart w:id="70" w:name="_Toc74750675"/>
      <w:bookmarkStart w:id="71" w:name="_Toc164726767"/>
      <w:r>
        <w:rPr>
          <w:lang w:eastAsia="zh-CN"/>
        </w:rPr>
        <w:t>Kết quả sau khi huấn luyện</w:t>
      </w:r>
      <w:bookmarkEnd w:id="70"/>
      <w:bookmarkEnd w:id="71"/>
    </w:p>
    <w:p w14:paraId="0466322D" w14:textId="1122EEBB" w:rsidR="005A66C0" w:rsidRDefault="000D3500" w:rsidP="00FE5FFD">
      <w:pPr>
        <w:rPr>
          <w:lang w:eastAsia="zh-CN"/>
        </w:rPr>
      </w:pPr>
      <w:r>
        <w:rPr>
          <w:lang w:eastAsia="zh-CN"/>
        </w:rPr>
        <w:t>Quá trình huấn luyện tập dữ liệu:</w:t>
      </w:r>
    </w:p>
    <w:p w14:paraId="042D25D3" w14:textId="119318BE" w:rsidR="000D3500" w:rsidRDefault="00807156" w:rsidP="00FE5FFD">
      <w:pPr>
        <w:ind w:firstLine="0"/>
        <w:jc w:val="center"/>
        <w:rPr>
          <w:lang w:eastAsia="zh-CN"/>
        </w:rPr>
      </w:pPr>
      <w:r>
        <w:rPr>
          <w:noProof/>
        </w:rPr>
        <w:drawing>
          <wp:inline distT="0" distB="0" distL="0" distR="0" wp14:anchorId="5328DD15" wp14:editId="30F8FDC0">
            <wp:extent cx="4572396" cy="5037257"/>
            <wp:effectExtent l="19050" t="19050" r="19050" b="1143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572396" cy="5037257"/>
                    </a:xfrm>
                    <a:prstGeom prst="rect">
                      <a:avLst/>
                    </a:prstGeom>
                    <a:ln>
                      <a:solidFill>
                        <a:schemeClr val="accent1"/>
                      </a:solidFill>
                    </a:ln>
                  </pic:spPr>
                </pic:pic>
              </a:graphicData>
            </a:graphic>
          </wp:inline>
        </w:drawing>
      </w:r>
    </w:p>
    <w:p w14:paraId="25BC307B" w14:textId="592D6D52" w:rsidR="000D3500" w:rsidRPr="00F27C2A" w:rsidRDefault="000D3500" w:rsidP="00FE5FFD">
      <w:pPr>
        <w:pStyle w:val="Caption"/>
        <w:spacing w:line="360" w:lineRule="auto"/>
        <w:rPr>
          <w:b w:val="0"/>
          <w:bCs/>
        </w:rPr>
      </w:pPr>
      <w:bookmarkStart w:id="72" w:name="_Toc74668473"/>
      <w:r w:rsidRPr="000D3500">
        <w:rPr>
          <w:b w:val="0"/>
          <w:bCs/>
        </w:rPr>
        <w:t xml:space="preserve">Hình </w:t>
      </w:r>
      <w:r w:rsidR="00DF1924">
        <w:rPr>
          <w:b w:val="0"/>
          <w:bCs/>
        </w:rPr>
        <w:fldChar w:fldCharType="begin"/>
      </w:r>
      <w:r w:rsidR="00DF1924">
        <w:rPr>
          <w:b w:val="0"/>
          <w:bCs/>
        </w:rPr>
        <w:instrText xml:space="preserve"> STYLEREF 1 \s </w:instrText>
      </w:r>
      <w:r w:rsidR="00DF1924">
        <w:rPr>
          <w:b w:val="0"/>
          <w:bCs/>
        </w:rPr>
        <w:fldChar w:fldCharType="separate"/>
      </w:r>
      <w:r w:rsidR="00DF1924">
        <w:rPr>
          <w:b w:val="0"/>
          <w:bCs/>
          <w:noProof/>
        </w:rPr>
        <w:t>4</w:t>
      </w:r>
      <w:r w:rsidR="00DF1924">
        <w:rPr>
          <w:b w:val="0"/>
          <w:bCs/>
        </w:rPr>
        <w:fldChar w:fldCharType="end"/>
      </w:r>
      <w:r w:rsidR="00DF1924">
        <w:rPr>
          <w:b w:val="0"/>
          <w:bCs/>
        </w:rPr>
        <w:t>.</w:t>
      </w:r>
      <w:r w:rsidR="00DF1924">
        <w:rPr>
          <w:b w:val="0"/>
          <w:bCs/>
        </w:rPr>
        <w:fldChar w:fldCharType="begin"/>
      </w:r>
      <w:r w:rsidR="00DF1924">
        <w:rPr>
          <w:b w:val="0"/>
          <w:bCs/>
        </w:rPr>
        <w:instrText xml:space="preserve"> SEQ Hình \* ARABIC \s 1 </w:instrText>
      </w:r>
      <w:r w:rsidR="00DF1924">
        <w:rPr>
          <w:b w:val="0"/>
          <w:bCs/>
        </w:rPr>
        <w:fldChar w:fldCharType="separate"/>
      </w:r>
      <w:r w:rsidR="00DF1924">
        <w:rPr>
          <w:b w:val="0"/>
          <w:bCs/>
          <w:noProof/>
        </w:rPr>
        <w:t>1</w:t>
      </w:r>
      <w:r w:rsidR="00DF1924">
        <w:rPr>
          <w:b w:val="0"/>
          <w:bCs/>
        </w:rPr>
        <w:fldChar w:fldCharType="end"/>
      </w:r>
      <w:r w:rsidR="00F27C2A">
        <w:rPr>
          <w:b w:val="0"/>
          <w:bCs/>
        </w:rPr>
        <w:t xml:space="preserve"> Hơn 20 triệu trọng số </w:t>
      </w:r>
      <w:r w:rsidR="00F27C2A" w:rsidRPr="000D3500">
        <w:rPr>
          <w:b w:val="0"/>
          <w:bCs/>
        </w:rPr>
        <w:t>được huấn luyện</w:t>
      </w:r>
      <w:bookmarkEnd w:id="72"/>
    </w:p>
    <w:p w14:paraId="129C714E" w14:textId="6EBFBFBC" w:rsidR="000D3500" w:rsidRDefault="00807156" w:rsidP="00FE5FFD">
      <w:pPr>
        <w:ind w:firstLine="0"/>
        <w:jc w:val="left"/>
        <w:rPr>
          <w:bCs/>
          <w:iCs/>
          <w:color w:val="0D0D0D"/>
          <w:szCs w:val="18"/>
          <w:lang w:eastAsia="zh-CN"/>
        </w:rPr>
      </w:pPr>
      <w:r>
        <w:rPr>
          <w:noProof/>
        </w:rPr>
        <w:lastRenderedPageBreak/>
        <w:drawing>
          <wp:inline distT="0" distB="0" distL="0" distR="0" wp14:anchorId="4D2B94AB" wp14:editId="68379983">
            <wp:extent cx="5400040" cy="2700020"/>
            <wp:effectExtent l="19050" t="19050" r="10160" b="2413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400040" cy="2700020"/>
                    </a:xfrm>
                    <a:prstGeom prst="rect">
                      <a:avLst/>
                    </a:prstGeom>
                    <a:ln>
                      <a:solidFill>
                        <a:schemeClr val="accent1"/>
                      </a:solidFill>
                    </a:ln>
                  </pic:spPr>
                </pic:pic>
              </a:graphicData>
            </a:graphic>
          </wp:inline>
        </w:drawing>
      </w:r>
    </w:p>
    <w:p w14:paraId="68A8BCA0" w14:textId="1137702C" w:rsidR="000D3500" w:rsidRDefault="000D3500" w:rsidP="00FE5FFD">
      <w:pPr>
        <w:pStyle w:val="Caption"/>
        <w:spacing w:line="360" w:lineRule="auto"/>
      </w:pPr>
      <w:bookmarkStart w:id="73" w:name="_Toc74668474"/>
      <w:r>
        <w:t xml:space="preserve">Hình </w:t>
      </w:r>
      <w:r w:rsidR="001C3A76">
        <w:fldChar w:fldCharType="begin"/>
      </w:r>
      <w:r w:rsidR="001C3A76">
        <w:instrText xml:space="preserve"> STYLEREF 1 \s </w:instrText>
      </w:r>
      <w:r w:rsidR="001C3A76">
        <w:fldChar w:fldCharType="separate"/>
      </w:r>
      <w:r w:rsidR="00DF1924">
        <w:rPr>
          <w:noProof/>
        </w:rPr>
        <w:t>4</w:t>
      </w:r>
      <w:r w:rsidR="001C3A76">
        <w:rPr>
          <w:noProof/>
        </w:rPr>
        <w:fldChar w:fldCharType="end"/>
      </w:r>
      <w:r w:rsidR="00DF1924">
        <w:t>.</w:t>
      </w:r>
      <w:r w:rsidR="001C3A76">
        <w:fldChar w:fldCharType="begin"/>
      </w:r>
      <w:r w:rsidR="001C3A76">
        <w:instrText xml:space="preserve"> SEQ Hình \* ARABIC \s 1 </w:instrText>
      </w:r>
      <w:r w:rsidR="001C3A76">
        <w:fldChar w:fldCharType="separate"/>
      </w:r>
      <w:r w:rsidR="00DF1924">
        <w:rPr>
          <w:noProof/>
        </w:rPr>
        <w:t>2</w:t>
      </w:r>
      <w:r w:rsidR="001C3A76">
        <w:rPr>
          <w:noProof/>
        </w:rPr>
        <w:fldChar w:fldCharType="end"/>
      </w:r>
      <w:r>
        <w:t xml:space="preserve"> Độ chính và giá trị hàm lỗi theo từng epoch</w:t>
      </w:r>
      <w:bookmarkEnd w:id="73"/>
    </w:p>
    <w:p w14:paraId="17A42976" w14:textId="6C744EB3" w:rsidR="000D3500" w:rsidRDefault="000D3500" w:rsidP="00FE5FFD">
      <w:pPr>
        <w:rPr>
          <w:lang w:eastAsia="zh-CN"/>
        </w:rPr>
      </w:pPr>
      <w:r>
        <w:rPr>
          <w:lang w:eastAsia="zh-CN"/>
        </w:rPr>
        <w:t xml:space="preserve">*Nhận xét: </w:t>
      </w:r>
    </w:p>
    <w:p w14:paraId="44FC074A" w14:textId="3C1B1459" w:rsidR="000D3500" w:rsidRDefault="000D3500" w:rsidP="00FE5FFD">
      <w:pPr>
        <w:rPr>
          <w:lang w:eastAsia="zh-CN"/>
        </w:rPr>
      </w:pPr>
      <w:r>
        <w:rPr>
          <w:lang w:eastAsia="zh-CN"/>
        </w:rPr>
        <w:t>- Giá trị của hàm lỗi giảm dần theo từng epoch. Giá trị của hàm lỗi ở epoch 1 là</w:t>
      </w:r>
      <w:r w:rsidR="00807156">
        <w:rPr>
          <w:lang w:eastAsia="zh-CN"/>
        </w:rPr>
        <w:t xml:space="preserve"> 3.0048</w:t>
      </w:r>
      <w:r>
        <w:rPr>
          <w:lang w:eastAsia="zh-CN"/>
        </w:rPr>
        <w:t xml:space="preserve">, giá trị hàm lỗi ở epoch 10 giảm xuống còn </w:t>
      </w:r>
      <w:r w:rsidR="00807156">
        <w:rPr>
          <w:lang w:eastAsia="zh-CN"/>
        </w:rPr>
        <w:t>0.0057</w:t>
      </w:r>
      <w:r>
        <w:rPr>
          <w:lang w:eastAsia="zh-CN"/>
        </w:rPr>
        <w:t>.</w:t>
      </w:r>
    </w:p>
    <w:p w14:paraId="1D2BB902" w14:textId="65211D95" w:rsidR="000D3500" w:rsidRPr="000D3500" w:rsidRDefault="000D3500" w:rsidP="00FE5FFD">
      <w:pPr>
        <w:rPr>
          <w:lang w:eastAsia="zh-CN"/>
        </w:rPr>
      </w:pPr>
      <w:r>
        <w:rPr>
          <w:lang w:eastAsia="zh-CN"/>
        </w:rPr>
        <w:t xml:space="preserve">- Độ chính xác tăng dần qua từng epoch, tăng lên tối đa 100% ở epoch thứ </w:t>
      </w:r>
      <w:r w:rsidR="00807156">
        <w:rPr>
          <w:lang w:eastAsia="zh-CN"/>
        </w:rPr>
        <w:t>10</w:t>
      </w:r>
      <w:r>
        <w:rPr>
          <w:lang w:eastAsia="zh-CN"/>
        </w:rPr>
        <w:t>.</w:t>
      </w:r>
    </w:p>
    <w:p w14:paraId="64E0B998" w14:textId="0D4E1ACA" w:rsidR="006B01B4" w:rsidRDefault="005723E3" w:rsidP="00FE5FFD">
      <w:pPr>
        <w:pStyle w:val="Heading2"/>
        <w:rPr>
          <w:lang w:eastAsia="zh-CN"/>
        </w:rPr>
      </w:pPr>
      <w:bookmarkStart w:id="74" w:name="_Toc164726768"/>
      <w:r>
        <w:rPr>
          <w:lang w:eastAsia="zh-CN"/>
        </w:rPr>
        <w:t>Sử dụng phần mềm</w:t>
      </w:r>
      <w:bookmarkEnd w:id="74"/>
    </w:p>
    <w:p w14:paraId="53F0CD15" w14:textId="772DF3CA" w:rsidR="001477FC" w:rsidRDefault="00323751" w:rsidP="00FE5FFD">
      <w:pPr>
        <w:ind w:firstLine="0"/>
        <w:rPr>
          <w:lang w:eastAsia="zh-CN"/>
        </w:rPr>
      </w:pPr>
      <w:r>
        <w:rPr>
          <w:lang w:eastAsia="zh-CN"/>
        </w:rPr>
        <w:t>Giao diện chính của phần mềm</w:t>
      </w:r>
    </w:p>
    <w:p w14:paraId="38EE8877" w14:textId="256B40B0" w:rsidR="00323751" w:rsidRDefault="00323751" w:rsidP="00FE5FFD">
      <w:pPr>
        <w:ind w:firstLine="0"/>
        <w:rPr>
          <w:lang w:eastAsia="zh-CN"/>
        </w:rPr>
      </w:pPr>
      <w:r w:rsidRPr="00323751">
        <w:rPr>
          <w:noProof/>
        </w:rPr>
        <w:drawing>
          <wp:inline distT="0" distB="0" distL="0" distR="0" wp14:anchorId="1E9D712A" wp14:editId="42734296">
            <wp:extent cx="5400040" cy="3048000"/>
            <wp:effectExtent l="19050" t="19050" r="10160" b="190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400040" cy="3048000"/>
                    </a:xfrm>
                    <a:prstGeom prst="rect">
                      <a:avLst/>
                    </a:prstGeom>
                    <a:ln>
                      <a:solidFill>
                        <a:schemeClr val="accent1"/>
                      </a:solidFill>
                    </a:ln>
                  </pic:spPr>
                </pic:pic>
              </a:graphicData>
            </a:graphic>
          </wp:inline>
        </w:drawing>
      </w:r>
    </w:p>
    <w:p w14:paraId="22B1265F" w14:textId="0878138C" w:rsidR="001477FC" w:rsidRPr="00323751" w:rsidRDefault="001477FC" w:rsidP="00FE5FFD">
      <w:pPr>
        <w:pStyle w:val="Caption"/>
        <w:spacing w:line="360" w:lineRule="auto"/>
        <w:rPr>
          <w:b w:val="0"/>
          <w:bCs/>
          <w:i/>
        </w:rPr>
      </w:pPr>
      <w:bookmarkStart w:id="75" w:name="_Toc74668475"/>
      <w:r w:rsidRPr="00323751">
        <w:rPr>
          <w:b w:val="0"/>
          <w:bCs/>
          <w:i/>
        </w:rPr>
        <w:lastRenderedPageBreak/>
        <w:t xml:space="preserve">Hình </w:t>
      </w:r>
      <w:r w:rsidR="00DF1924" w:rsidRPr="00323751">
        <w:rPr>
          <w:b w:val="0"/>
          <w:bCs/>
          <w:i/>
        </w:rPr>
        <w:fldChar w:fldCharType="begin"/>
      </w:r>
      <w:r w:rsidR="00DF1924" w:rsidRPr="00323751">
        <w:rPr>
          <w:b w:val="0"/>
          <w:bCs/>
          <w:i/>
        </w:rPr>
        <w:instrText xml:space="preserve"> STYLEREF 1 \s </w:instrText>
      </w:r>
      <w:r w:rsidR="00DF1924" w:rsidRPr="00323751">
        <w:rPr>
          <w:b w:val="0"/>
          <w:bCs/>
          <w:i/>
        </w:rPr>
        <w:fldChar w:fldCharType="separate"/>
      </w:r>
      <w:r w:rsidR="00DF1924" w:rsidRPr="00323751">
        <w:rPr>
          <w:b w:val="0"/>
          <w:bCs/>
          <w:i/>
          <w:noProof/>
        </w:rPr>
        <w:t>4</w:t>
      </w:r>
      <w:r w:rsidR="00DF1924" w:rsidRPr="00323751">
        <w:rPr>
          <w:b w:val="0"/>
          <w:bCs/>
          <w:i/>
        </w:rPr>
        <w:fldChar w:fldCharType="end"/>
      </w:r>
      <w:r w:rsidR="00DF1924" w:rsidRPr="00323751">
        <w:rPr>
          <w:b w:val="0"/>
          <w:bCs/>
          <w:i/>
        </w:rPr>
        <w:t>.</w:t>
      </w:r>
      <w:r w:rsidR="00DF1924" w:rsidRPr="00323751">
        <w:rPr>
          <w:b w:val="0"/>
          <w:bCs/>
          <w:i/>
        </w:rPr>
        <w:fldChar w:fldCharType="begin"/>
      </w:r>
      <w:r w:rsidR="00DF1924" w:rsidRPr="00323751">
        <w:rPr>
          <w:b w:val="0"/>
          <w:bCs/>
          <w:i/>
        </w:rPr>
        <w:instrText xml:space="preserve"> SEQ Hình \* ARABIC \s 1 </w:instrText>
      </w:r>
      <w:r w:rsidR="00DF1924" w:rsidRPr="00323751">
        <w:rPr>
          <w:b w:val="0"/>
          <w:bCs/>
          <w:i/>
        </w:rPr>
        <w:fldChar w:fldCharType="separate"/>
      </w:r>
      <w:r w:rsidR="00DF1924" w:rsidRPr="00323751">
        <w:rPr>
          <w:b w:val="0"/>
          <w:bCs/>
          <w:i/>
          <w:noProof/>
        </w:rPr>
        <w:t>3</w:t>
      </w:r>
      <w:r w:rsidR="00DF1924" w:rsidRPr="00323751">
        <w:rPr>
          <w:b w:val="0"/>
          <w:bCs/>
          <w:i/>
        </w:rPr>
        <w:fldChar w:fldCharType="end"/>
      </w:r>
      <w:r w:rsidRPr="00323751">
        <w:rPr>
          <w:b w:val="0"/>
          <w:bCs/>
          <w:i/>
        </w:rPr>
        <w:t xml:space="preserve"> Hình ảnh </w:t>
      </w:r>
      <w:bookmarkEnd w:id="75"/>
      <w:r w:rsidR="0081431A">
        <w:rPr>
          <w:b w:val="0"/>
          <w:bCs/>
          <w:i/>
        </w:rPr>
        <w:t>giao diện chính của phần mềm</w:t>
      </w:r>
    </w:p>
    <w:p w14:paraId="22C8F009" w14:textId="761A28B4" w:rsidR="006B01B4" w:rsidRDefault="00137C39" w:rsidP="00FE5FFD">
      <w:pPr>
        <w:ind w:firstLine="0"/>
        <w:rPr>
          <w:lang w:eastAsia="zh-CN"/>
        </w:rPr>
      </w:pPr>
      <w:r>
        <w:rPr>
          <w:lang w:eastAsia="zh-CN"/>
        </w:rPr>
        <w:t>Hinh ảnh khi đăng nhập thành công</w:t>
      </w:r>
      <w:r w:rsidR="00E1294D" w:rsidRPr="00E1294D">
        <w:rPr>
          <w:lang w:eastAsia="zh-CN"/>
        </w:rPr>
        <w:t xml:space="preserve"> </w:t>
      </w:r>
      <w:r w:rsidR="00E1294D">
        <w:rPr>
          <w:lang w:eastAsia="zh-CN"/>
        </w:rPr>
        <w:t>sẽ hiện giao diện để chụp xác thực khuôn mặt</w:t>
      </w:r>
    </w:p>
    <w:p w14:paraId="39640312" w14:textId="5BFB88F4" w:rsidR="00137C39" w:rsidRDefault="00137C39" w:rsidP="00FE5FFD">
      <w:pPr>
        <w:ind w:firstLine="0"/>
        <w:rPr>
          <w:lang w:eastAsia="zh-CN"/>
        </w:rPr>
      </w:pPr>
      <w:r w:rsidRPr="00137C39">
        <w:rPr>
          <w:noProof/>
        </w:rPr>
        <w:drawing>
          <wp:inline distT="0" distB="0" distL="0" distR="0" wp14:anchorId="5BC1DFAA" wp14:editId="28B4B310">
            <wp:extent cx="5400040" cy="2588260"/>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400040" cy="2588260"/>
                    </a:xfrm>
                    <a:prstGeom prst="rect">
                      <a:avLst/>
                    </a:prstGeom>
                  </pic:spPr>
                </pic:pic>
              </a:graphicData>
            </a:graphic>
          </wp:inline>
        </w:drawing>
      </w:r>
    </w:p>
    <w:p w14:paraId="41FE2792" w14:textId="2411B3C5" w:rsidR="001477FC" w:rsidRPr="00F511E8" w:rsidRDefault="001477FC" w:rsidP="00FE5FFD">
      <w:pPr>
        <w:pStyle w:val="Caption"/>
        <w:spacing w:line="360" w:lineRule="auto"/>
        <w:rPr>
          <w:b w:val="0"/>
          <w:bCs/>
          <w:i/>
        </w:rPr>
      </w:pPr>
      <w:bookmarkStart w:id="76" w:name="_Toc74668476"/>
      <w:r w:rsidRPr="00F511E8">
        <w:rPr>
          <w:b w:val="0"/>
          <w:bCs/>
          <w:i/>
        </w:rPr>
        <w:t xml:space="preserve">Hình </w:t>
      </w:r>
      <w:r w:rsidR="00DF1924" w:rsidRPr="00F511E8">
        <w:rPr>
          <w:b w:val="0"/>
          <w:bCs/>
          <w:i/>
        </w:rPr>
        <w:fldChar w:fldCharType="begin"/>
      </w:r>
      <w:r w:rsidR="00DF1924" w:rsidRPr="00F511E8">
        <w:rPr>
          <w:b w:val="0"/>
          <w:bCs/>
          <w:i/>
        </w:rPr>
        <w:instrText xml:space="preserve"> STYLEREF 1 \s </w:instrText>
      </w:r>
      <w:r w:rsidR="00DF1924" w:rsidRPr="00F511E8">
        <w:rPr>
          <w:b w:val="0"/>
          <w:bCs/>
          <w:i/>
        </w:rPr>
        <w:fldChar w:fldCharType="separate"/>
      </w:r>
      <w:r w:rsidR="00DF1924" w:rsidRPr="00F511E8">
        <w:rPr>
          <w:b w:val="0"/>
          <w:bCs/>
          <w:i/>
          <w:noProof/>
        </w:rPr>
        <w:t>4</w:t>
      </w:r>
      <w:r w:rsidR="00DF1924" w:rsidRPr="00F511E8">
        <w:rPr>
          <w:b w:val="0"/>
          <w:bCs/>
          <w:i/>
        </w:rPr>
        <w:fldChar w:fldCharType="end"/>
      </w:r>
      <w:r w:rsidR="00DF1924" w:rsidRPr="00F511E8">
        <w:rPr>
          <w:b w:val="0"/>
          <w:bCs/>
          <w:i/>
        </w:rPr>
        <w:t>.</w:t>
      </w:r>
      <w:r w:rsidR="00DF1924" w:rsidRPr="00F511E8">
        <w:rPr>
          <w:b w:val="0"/>
          <w:bCs/>
          <w:i/>
        </w:rPr>
        <w:fldChar w:fldCharType="begin"/>
      </w:r>
      <w:r w:rsidR="00DF1924" w:rsidRPr="00F511E8">
        <w:rPr>
          <w:b w:val="0"/>
          <w:bCs/>
          <w:i/>
        </w:rPr>
        <w:instrText xml:space="preserve"> SEQ Hình \* ARABIC \s 1 </w:instrText>
      </w:r>
      <w:r w:rsidR="00DF1924" w:rsidRPr="00F511E8">
        <w:rPr>
          <w:b w:val="0"/>
          <w:bCs/>
          <w:i/>
        </w:rPr>
        <w:fldChar w:fldCharType="separate"/>
      </w:r>
      <w:r w:rsidR="00DF1924" w:rsidRPr="00F511E8">
        <w:rPr>
          <w:b w:val="0"/>
          <w:bCs/>
          <w:i/>
          <w:noProof/>
        </w:rPr>
        <w:t>4</w:t>
      </w:r>
      <w:r w:rsidR="00DF1924" w:rsidRPr="00F511E8">
        <w:rPr>
          <w:b w:val="0"/>
          <w:bCs/>
          <w:i/>
        </w:rPr>
        <w:fldChar w:fldCharType="end"/>
      </w:r>
      <w:r w:rsidRPr="00F511E8">
        <w:rPr>
          <w:b w:val="0"/>
          <w:bCs/>
          <w:i/>
        </w:rPr>
        <w:t xml:space="preserve"> Hình ảnh sau khi </w:t>
      </w:r>
      <w:bookmarkEnd w:id="76"/>
      <w:r w:rsidR="00F511E8" w:rsidRPr="00F511E8">
        <w:rPr>
          <w:b w:val="0"/>
          <w:bCs/>
          <w:i/>
        </w:rPr>
        <w:t>đăng nhập thành công</w:t>
      </w:r>
    </w:p>
    <w:p w14:paraId="06B3ECF8" w14:textId="6179C823" w:rsidR="001477FC" w:rsidRPr="000D3500" w:rsidRDefault="00B35C08" w:rsidP="00FE5FFD">
      <w:pPr>
        <w:ind w:firstLine="0"/>
        <w:jc w:val="left"/>
        <w:rPr>
          <w:bCs/>
          <w:iCs/>
          <w:color w:val="0D0D0D"/>
          <w:szCs w:val="18"/>
          <w:lang w:eastAsia="zh-CN"/>
        </w:rPr>
      </w:pPr>
      <w:r>
        <w:rPr>
          <w:lang w:eastAsia="zh-CN"/>
        </w:rPr>
        <w:t xml:space="preserve">Sau </w:t>
      </w:r>
      <w:r w:rsidR="00DD0B86">
        <w:rPr>
          <w:lang w:eastAsia="zh-CN"/>
        </w:rPr>
        <w:t>khi xác thực khuôn mặt thành công sẽ hiện ra 1 bảng thông tin cá nhân</w:t>
      </w:r>
    </w:p>
    <w:p w14:paraId="3E13F20B" w14:textId="125604BA" w:rsidR="005A66C0" w:rsidRDefault="00E1294D" w:rsidP="00FE5FFD">
      <w:pPr>
        <w:ind w:firstLine="0"/>
        <w:rPr>
          <w:lang w:eastAsia="zh-CN"/>
        </w:rPr>
      </w:pPr>
      <w:r w:rsidRPr="00E1294D">
        <w:rPr>
          <w:noProof/>
        </w:rPr>
        <w:drawing>
          <wp:inline distT="0" distB="0" distL="0" distR="0" wp14:anchorId="090008A0" wp14:editId="0EE18E52">
            <wp:extent cx="5400040" cy="368173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400040" cy="3681730"/>
                    </a:xfrm>
                    <a:prstGeom prst="rect">
                      <a:avLst/>
                    </a:prstGeom>
                  </pic:spPr>
                </pic:pic>
              </a:graphicData>
            </a:graphic>
          </wp:inline>
        </w:drawing>
      </w:r>
    </w:p>
    <w:p w14:paraId="069B0D48" w14:textId="3D82ECD9" w:rsidR="005A66C0" w:rsidRPr="00977B21" w:rsidRDefault="005A66C0" w:rsidP="00FE5FFD">
      <w:pPr>
        <w:pStyle w:val="Caption"/>
        <w:spacing w:line="360" w:lineRule="auto"/>
        <w:rPr>
          <w:b w:val="0"/>
          <w:bCs/>
          <w:i/>
        </w:rPr>
      </w:pPr>
      <w:bookmarkStart w:id="77" w:name="_Toc74668477"/>
      <w:r w:rsidRPr="00977B21">
        <w:rPr>
          <w:b w:val="0"/>
          <w:bCs/>
          <w:i/>
        </w:rPr>
        <w:t xml:space="preserve">Hình </w:t>
      </w:r>
      <w:r w:rsidR="00DF1924" w:rsidRPr="00977B21">
        <w:rPr>
          <w:b w:val="0"/>
          <w:bCs/>
          <w:i/>
        </w:rPr>
        <w:fldChar w:fldCharType="begin"/>
      </w:r>
      <w:r w:rsidR="00DF1924" w:rsidRPr="00977B21">
        <w:rPr>
          <w:b w:val="0"/>
          <w:bCs/>
          <w:i/>
        </w:rPr>
        <w:instrText xml:space="preserve"> STYLEREF 1 \s </w:instrText>
      </w:r>
      <w:r w:rsidR="00DF1924" w:rsidRPr="00977B21">
        <w:rPr>
          <w:b w:val="0"/>
          <w:bCs/>
          <w:i/>
        </w:rPr>
        <w:fldChar w:fldCharType="separate"/>
      </w:r>
      <w:r w:rsidR="00DF1924" w:rsidRPr="00977B21">
        <w:rPr>
          <w:b w:val="0"/>
          <w:bCs/>
          <w:i/>
          <w:noProof/>
        </w:rPr>
        <w:t>4</w:t>
      </w:r>
      <w:r w:rsidR="00DF1924" w:rsidRPr="00977B21">
        <w:rPr>
          <w:b w:val="0"/>
          <w:bCs/>
          <w:i/>
        </w:rPr>
        <w:fldChar w:fldCharType="end"/>
      </w:r>
      <w:r w:rsidR="00DF1924" w:rsidRPr="00977B21">
        <w:rPr>
          <w:b w:val="0"/>
          <w:bCs/>
          <w:i/>
        </w:rPr>
        <w:t>.</w:t>
      </w:r>
      <w:r w:rsidR="00DF1924" w:rsidRPr="00977B21">
        <w:rPr>
          <w:b w:val="0"/>
          <w:bCs/>
          <w:i/>
        </w:rPr>
        <w:fldChar w:fldCharType="begin"/>
      </w:r>
      <w:r w:rsidR="00DF1924" w:rsidRPr="00977B21">
        <w:rPr>
          <w:b w:val="0"/>
          <w:bCs/>
          <w:i/>
        </w:rPr>
        <w:instrText xml:space="preserve"> SEQ Hình \* ARABIC \s 1 </w:instrText>
      </w:r>
      <w:r w:rsidR="00DF1924" w:rsidRPr="00977B21">
        <w:rPr>
          <w:b w:val="0"/>
          <w:bCs/>
          <w:i/>
        </w:rPr>
        <w:fldChar w:fldCharType="separate"/>
      </w:r>
      <w:r w:rsidR="00DF1924" w:rsidRPr="00977B21">
        <w:rPr>
          <w:b w:val="0"/>
          <w:bCs/>
          <w:i/>
          <w:noProof/>
        </w:rPr>
        <w:t>5</w:t>
      </w:r>
      <w:r w:rsidR="00DF1924" w:rsidRPr="00977B21">
        <w:rPr>
          <w:b w:val="0"/>
          <w:bCs/>
          <w:i/>
        </w:rPr>
        <w:fldChar w:fldCharType="end"/>
      </w:r>
      <w:r w:rsidRPr="00977B21">
        <w:rPr>
          <w:b w:val="0"/>
          <w:bCs/>
          <w:i/>
        </w:rPr>
        <w:t xml:space="preserve"> Hình ảnh </w:t>
      </w:r>
      <w:bookmarkEnd w:id="77"/>
      <w:r w:rsidR="00E065FA" w:rsidRPr="00977B21">
        <w:rPr>
          <w:b w:val="0"/>
          <w:bCs/>
          <w:i/>
        </w:rPr>
        <w:t>sau khi xác thực thành công</w:t>
      </w:r>
    </w:p>
    <w:p w14:paraId="0E731176" w14:textId="26484A1F" w:rsidR="001477FC" w:rsidRDefault="009826CC" w:rsidP="00FE5FFD">
      <w:pPr>
        <w:pStyle w:val="Caption"/>
        <w:spacing w:line="360" w:lineRule="auto"/>
        <w:jc w:val="both"/>
        <w:rPr>
          <w:b w:val="0"/>
          <w:bCs/>
        </w:rPr>
      </w:pPr>
      <w:r>
        <w:rPr>
          <w:b w:val="0"/>
          <w:bCs/>
        </w:rPr>
        <w:lastRenderedPageBreak/>
        <w:t>Còn nếu như xác thực thất bại sẽ hiện ra thông báo</w:t>
      </w:r>
    </w:p>
    <w:p w14:paraId="3E50471A" w14:textId="50FF9152" w:rsidR="009826CC" w:rsidRPr="009826CC" w:rsidRDefault="00E41C6E" w:rsidP="00FE5FFD">
      <w:pPr>
        <w:ind w:firstLine="0"/>
        <w:rPr>
          <w:lang w:eastAsia="zh-CN"/>
        </w:rPr>
      </w:pPr>
      <w:r w:rsidRPr="00E41C6E">
        <w:rPr>
          <w:noProof/>
        </w:rPr>
        <w:drawing>
          <wp:inline distT="0" distB="0" distL="0" distR="0" wp14:anchorId="7776D1E6" wp14:editId="51DA2074">
            <wp:extent cx="5400040" cy="3345815"/>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00040" cy="3345815"/>
                    </a:xfrm>
                    <a:prstGeom prst="rect">
                      <a:avLst/>
                    </a:prstGeom>
                  </pic:spPr>
                </pic:pic>
              </a:graphicData>
            </a:graphic>
          </wp:inline>
        </w:drawing>
      </w:r>
    </w:p>
    <w:p w14:paraId="55E3B1A3" w14:textId="46CC4AE5" w:rsidR="001477FC" w:rsidRPr="008B574E" w:rsidRDefault="005A66C0" w:rsidP="00FE5FFD">
      <w:pPr>
        <w:pStyle w:val="Caption"/>
        <w:spacing w:line="360" w:lineRule="auto"/>
        <w:rPr>
          <w:b w:val="0"/>
          <w:bCs/>
          <w:i/>
        </w:rPr>
      </w:pPr>
      <w:bookmarkStart w:id="78" w:name="_Toc74668478"/>
      <w:r w:rsidRPr="008B574E">
        <w:rPr>
          <w:b w:val="0"/>
          <w:bCs/>
          <w:i/>
        </w:rPr>
        <w:t xml:space="preserve">Hình </w:t>
      </w:r>
      <w:r w:rsidR="00DF1924" w:rsidRPr="008B574E">
        <w:rPr>
          <w:b w:val="0"/>
          <w:bCs/>
          <w:i/>
        </w:rPr>
        <w:fldChar w:fldCharType="begin"/>
      </w:r>
      <w:r w:rsidR="00DF1924" w:rsidRPr="008B574E">
        <w:rPr>
          <w:b w:val="0"/>
          <w:bCs/>
          <w:i/>
        </w:rPr>
        <w:instrText xml:space="preserve"> STYLEREF 1 \s </w:instrText>
      </w:r>
      <w:r w:rsidR="00DF1924" w:rsidRPr="008B574E">
        <w:rPr>
          <w:b w:val="0"/>
          <w:bCs/>
          <w:i/>
        </w:rPr>
        <w:fldChar w:fldCharType="separate"/>
      </w:r>
      <w:r w:rsidR="00DF1924" w:rsidRPr="008B574E">
        <w:rPr>
          <w:b w:val="0"/>
          <w:bCs/>
          <w:i/>
          <w:noProof/>
        </w:rPr>
        <w:t>4</w:t>
      </w:r>
      <w:r w:rsidR="00DF1924" w:rsidRPr="008B574E">
        <w:rPr>
          <w:b w:val="0"/>
          <w:bCs/>
          <w:i/>
        </w:rPr>
        <w:fldChar w:fldCharType="end"/>
      </w:r>
      <w:r w:rsidR="00DF1924" w:rsidRPr="008B574E">
        <w:rPr>
          <w:b w:val="0"/>
          <w:bCs/>
          <w:i/>
        </w:rPr>
        <w:t>.</w:t>
      </w:r>
      <w:r w:rsidR="00DF1924" w:rsidRPr="008B574E">
        <w:rPr>
          <w:b w:val="0"/>
          <w:bCs/>
          <w:i/>
        </w:rPr>
        <w:fldChar w:fldCharType="begin"/>
      </w:r>
      <w:r w:rsidR="00DF1924" w:rsidRPr="008B574E">
        <w:rPr>
          <w:b w:val="0"/>
          <w:bCs/>
          <w:i/>
        </w:rPr>
        <w:instrText xml:space="preserve"> SEQ Hình \* ARABIC \s 1 </w:instrText>
      </w:r>
      <w:r w:rsidR="00DF1924" w:rsidRPr="008B574E">
        <w:rPr>
          <w:b w:val="0"/>
          <w:bCs/>
          <w:i/>
        </w:rPr>
        <w:fldChar w:fldCharType="separate"/>
      </w:r>
      <w:r w:rsidR="00DF1924" w:rsidRPr="008B574E">
        <w:rPr>
          <w:b w:val="0"/>
          <w:bCs/>
          <w:i/>
          <w:noProof/>
        </w:rPr>
        <w:t>6</w:t>
      </w:r>
      <w:r w:rsidR="00DF1924" w:rsidRPr="008B574E">
        <w:rPr>
          <w:b w:val="0"/>
          <w:bCs/>
          <w:i/>
        </w:rPr>
        <w:fldChar w:fldCharType="end"/>
      </w:r>
      <w:r w:rsidRPr="008B574E">
        <w:rPr>
          <w:b w:val="0"/>
          <w:bCs/>
          <w:i/>
        </w:rPr>
        <w:t xml:space="preserve"> Hình ảnh </w:t>
      </w:r>
      <w:bookmarkEnd w:id="78"/>
      <w:r w:rsidR="00D52AD2" w:rsidRPr="008B574E">
        <w:rPr>
          <w:b w:val="0"/>
          <w:bCs/>
          <w:i/>
        </w:rPr>
        <w:t>xác thực khuôn mặt thất bại</w:t>
      </w:r>
    </w:p>
    <w:p w14:paraId="2D09D2E2" w14:textId="77777777" w:rsidR="00476555" w:rsidRPr="009B248E" w:rsidRDefault="00476555" w:rsidP="00FE5FFD">
      <w:r w:rsidRPr="009B248E">
        <w:t>* Nhận xét:</w:t>
      </w:r>
    </w:p>
    <w:p w14:paraId="1FA372B4" w14:textId="77777777" w:rsidR="006B00A1" w:rsidRDefault="006B00A1" w:rsidP="00FE5FFD">
      <w:r>
        <w:t>- Phần mềm nhận diện còn chưa được chính xác lắm do tập dữ liệu còn ít trong tương lai có thể mở rộng thêm.</w:t>
      </w:r>
    </w:p>
    <w:p w14:paraId="224F2BFD" w14:textId="64BD5F5D" w:rsidR="000C1A1F" w:rsidRPr="000D3500" w:rsidRDefault="006B00A1" w:rsidP="00FE5FFD">
      <w:r>
        <w:t>- Có khả năng sử dụng trong thưc tiễn nhận diện ở cơ quan hay điểm danh sinh viê</w:t>
      </w:r>
      <w:r w:rsidR="00CF0D21">
        <w:t>n</w:t>
      </w:r>
      <w:r>
        <w:t xml:space="preserve"> khi học online.</w:t>
      </w:r>
      <w:r w:rsidR="00B85246">
        <w:br w:type="page"/>
      </w:r>
    </w:p>
    <w:p w14:paraId="52576093" w14:textId="3213D734" w:rsidR="000C1A1F" w:rsidRPr="00136121" w:rsidRDefault="000D3500" w:rsidP="00FE5FFD">
      <w:pPr>
        <w:pStyle w:val="Heading1"/>
        <w:spacing w:line="360" w:lineRule="auto"/>
        <w:rPr>
          <w:sz w:val="36"/>
          <w:szCs w:val="36"/>
        </w:rPr>
      </w:pPr>
      <w:bookmarkStart w:id="79" w:name="_Toc74750677"/>
      <w:bookmarkStart w:id="80" w:name="_Toc164726769"/>
      <w:r w:rsidRPr="00136121">
        <w:rPr>
          <w:sz w:val="36"/>
          <w:szCs w:val="36"/>
        </w:rPr>
        <w:lastRenderedPageBreak/>
        <w:t>KẾT LUẬN</w:t>
      </w:r>
      <w:bookmarkEnd w:id="79"/>
      <w:bookmarkEnd w:id="80"/>
    </w:p>
    <w:p w14:paraId="56A371EF" w14:textId="14474242" w:rsidR="001801B3" w:rsidRDefault="000D3500" w:rsidP="00FE5FFD">
      <w:pPr>
        <w:ind w:firstLine="567"/>
      </w:pPr>
      <w:r>
        <w:t xml:space="preserve">Trong báo </w:t>
      </w:r>
      <w:r w:rsidR="001801B3">
        <w:t xml:space="preserve">cáo </w:t>
      </w:r>
      <w:r>
        <w:t xml:space="preserve">này, </w:t>
      </w:r>
      <w:r w:rsidR="001801B3">
        <w:t xml:space="preserve">chúng tôi </w:t>
      </w:r>
      <w:r>
        <w:t xml:space="preserve">đã đề xuất một mô hình dựa trên mạng nơron tích chập (CNN) để nhận dạng khuôn mặt con người. Mô hình này có </w:t>
      </w:r>
      <w:r w:rsidR="001801B3">
        <w:t>3</w:t>
      </w:r>
      <w:r>
        <w:t xml:space="preserve"> lớp nơron tích chập (</w:t>
      </w:r>
      <w:r w:rsidR="001801B3">
        <w:t>Convolution</w:t>
      </w:r>
      <w:r>
        <w:t>) và 2 lớp nơron liên kết đầy đủ (F</w:t>
      </w:r>
      <w:r w:rsidR="001801B3">
        <w:t>ully Connected</w:t>
      </w:r>
      <w:r>
        <w:t xml:space="preserve">), tổng số tham số là khoảng </w:t>
      </w:r>
      <w:r w:rsidR="0085192C">
        <w:t>hơn 20</w:t>
      </w:r>
      <w:r>
        <w:t xml:space="preserve"> triệu. </w:t>
      </w:r>
    </w:p>
    <w:p w14:paraId="150979B3" w14:textId="77777777" w:rsidR="001801B3" w:rsidRDefault="000D3500" w:rsidP="00FE5FFD">
      <w:pPr>
        <w:ind w:firstLine="567"/>
      </w:pPr>
      <w:r>
        <w:t xml:space="preserve">Như vậy, có thể khẳng định mô hình của chúng tôi có độ phức tạp ở mức vừa phải, phù hợp với các hệ thống </w:t>
      </w:r>
      <w:r w:rsidR="001801B3">
        <w:t xml:space="preserve">xử lý </w:t>
      </w:r>
      <w:r>
        <w:t xml:space="preserve">ở mức trung bình và đem lại tiềm năng khả thi trong ứng dụng thực tiễn. </w:t>
      </w:r>
    </w:p>
    <w:p w14:paraId="69041688" w14:textId="77777777" w:rsidR="001801B3" w:rsidRDefault="000D3500" w:rsidP="00FE5FFD">
      <w:pPr>
        <w:ind w:firstLine="567"/>
      </w:pPr>
      <w:r>
        <w:t xml:space="preserve">Mặc dù độ phức tạp của mô hình ở mức thấp so với các mô hình khác, nhưng kết quả thử nghiệm cho thấy tính hiệu quả của phân lớp khá cao. Hiện nay do điều kiện tính toán nên chỉ áp dụng số lần huấn luyện còn thấp, nếu được huấn luyện ở mức độ sâu hơn thì kỳ vọng sẽ đem lại kết quả cao hơn nữa. </w:t>
      </w:r>
    </w:p>
    <w:p w14:paraId="7D20D52B" w14:textId="617A9AE6" w:rsidR="000C1A1F" w:rsidRDefault="001801B3" w:rsidP="00FE5FFD">
      <w:pPr>
        <w:ind w:firstLine="567"/>
      </w:pPr>
      <w:r>
        <w:t xml:space="preserve">Để </w:t>
      </w:r>
      <w:r w:rsidR="00F716BC">
        <w:t>phát triển thêm cho mô hình</w:t>
      </w:r>
      <w:r>
        <w:t>,</w:t>
      </w:r>
      <w:r w:rsidR="000D3500">
        <w:t xml:space="preserve"> chúng tôi sẽ </w:t>
      </w:r>
      <w:r>
        <w:t xml:space="preserve">tìm hiểu và </w:t>
      </w:r>
      <w:r w:rsidR="000D3500">
        <w:t xml:space="preserve">thiết kế một hệ thống thu thập dữ liệu hình ảnh để tạo bộ dữ liệu huấn luyện </w:t>
      </w:r>
      <w:r w:rsidR="00F716BC">
        <w:t xml:space="preserve">đa dạng </w:t>
      </w:r>
      <w:r w:rsidR="000D3500">
        <w:t>cho mô hình, từ đó xây dựng một ứng dụng cho bài toán thực tiễn như hệ thống điểm danh sinh viên có mặt ở lớp học, hệ thống giám sát cá</w:t>
      </w:r>
      <w:r w:rsidR="00F716BC">
        <w:t>n</w:t>
      </w:r>
      <w:r w:rsidR="000D3500">
        <w:t xml:space="preserve"> bộ vào/ra cổng cơ quan, hệ thống theo dõi và định danh liên tục quá trình học tập của người học trực tuyến.</w:t>
      </w:r>
    </w:p>
    <w:p w14:paraId="5F5E5690" w14:textId="77777777" w:rsidR="000D3500" w:rsidRDefault="000D3500" w:rsidP="000C1A1F">
      <w:pPr>
        <w:ind w:firstLine="567"/>
        <w:jc w:val="left"/>
      </w:pPr>
    </w:p>
    <w:p w14:paraId="6F9ED6CB" w14:textId="77777777" w:rsidR="000C1A1F" w:rsidRDefault="000C1A1F" w:rsidP="000C1A1F">
      <w:pPr>
        <w:ind w:firstLine="567"/>
        <w:jc w:val="left"/>
      </w:pPr>
    </w:p>
    <w:p w14:paraId="3BA31378" w14:textId="77777777" w:rsidR="000C1A1F" w:rsidRDefault="000C1A1F" w:rsidP="000C1A1F">
      <w:pPr>
        <w:ind w:firstLine="567"/>
        <w:jc w:val="left"/>
      </w:pPr>
    </w:p>
    <w:p w14:paraId="7A2EC7D2" w14:textId="77777777" w:rsidR="000C1A1F" w:rsidRDefault="000C1A1F" w:rsidP="000C1A1F">
      <w:pPr>
        <w:ind w:firstLine="567"/>
        <w:jc w:val="left"/>
      </w:pPr>
    </w:p>
    <w:p w14:paraId="6FB4AC56" w14:textId="77777777" w:rsidR="000C1A1F" w:rsidRDefault="000C1A1F" w:rsidP="000C1A1F">
      <w:pPr>
        <w:ind w:firstLine="567"/>
        <w:jc w:val="left"/>
      </w:pPr>
    </w:p>
    <w:p w14:paraId="01445290" w14:textId="77777777" w:rsidR="000C1A1F" w:rsidRDefault="000C1A1F" w:rsidP="000C1A1F">
      <w:pPr>
        <w:ind w:firstLine="567"/>
        <w:jc w:val="left"/>
      </w:pPr>
    </w:p>
    <w:p w14:paraId="35200068" w14:textId="77777777" w:rsidR="000C1A1F" w:rsidRDefault="000C1A1F" w:rsidP="000C1A1F">
      <w:pPr>
        <w:ind w:firstLine="567"/>
        <w:jc w:val="left"/>
      </w:pPr>
    </w:p>
    <w:p w14:paraId="27BC6210" w14:textId="77777777" w:rsidR="000C1A1F" w:rsidRDefault="000C1A1F" w:rsidP="000C1A1F">
      <w:pPr>
        <w:ind w:firstLine="567"/>
        <w:jc w:val="left"/>
      </w:pPr>
    </w:p>
    <w:p w14:paraId="010ABB59" w14:textId="77777777" w:rsidR="000C1A1F" w:rsidRDefault="000C1A1F" w:rsidP="000C1A1F">
      <w:pPr>
        <w:ind w:firstLine="567"/>
        <w:jc w:val="left"/>
      </w:pPr>
    </w:p>
    <w:p w14:paraId="13C1F1A8" w14:textId="77777777" w:rsidR="000C1A1F" w:rsidRDefault="000C1A1F" w:rsidP="000C1A1F">
      <w:pPr>
        <w:ind w:firstLine="567"/>
        <w:jc w:val="left"/>
      </w:pPr>
    </w:p>
    <w:p w14:paraId="12606B3A" w14:textId="77777777" w:rsidR="000C1A1F" w:rsidRDefault="000C1A1F" w:rsidP="000C1A1F">
      <w:pPr>
        <w:ind w:firstLine="567"/>
        <w:jc w:val="left"/>
      </w:pPr>
    </w:p>
    <w:p w14:paraId="17B8C5D5" w14:textId="3B9D5856" w:rsidR="00476555" w:rsidRPr="00443B15" w:rsidRDefault="00476555" w:rsidP="00476555">
      <w:pPr>
        <w:pStyle w:val="Heading1"/>
        <w:numPr>
          <w:ilvl w:val="0"/>
          <w:numId w:val="0"/>
        </w:numPr>
        <w:rPr>
          <w:bCs w:val="0"/>
          <w:sz w:val="36"/>
          <w:szCs w:val="36"/>
        </w:rPr>
      </w:pPr>
      <w:bookmarkStart w:id="81" w:name="_Toc484530900"/>
      <w:r>
        <w:rPr>
          <w:bCs w:val="0"/>
          <w:szCs w:val="40"/>
        </w:rPr>
        <w:br w:type="page"/>
      </w:r>
      <w:bookmarkStart w:id="82" w:name="_Toc74750678"/>
      <w:bookmarkStart w:id="83" w:name="_Toc164726770"/>
      <w:r w:rsidRPr="00443B15">
        <w:rPr>
          <w:bCs w:val="0"/>
          <w:sz w:val="36"/>
          <w:szCs w:val="36"/>
        </w:rPr>
        <w:lastRenderedPageBreak/>
        <w:t>PHỤ LỤC</w:t>
      </w:r>
      <w:bookmarkEnd w:id="82"/>
      <w:bookmarkEnd w:id="83"/>
    </w:p>
    <w:p w14:paraId="1E52A9EB" w14:textId="70E853B2" w:rsidR="000F5EF2" w:rsidRPr="000F5EF2" w:rsidRDefault="000F5EF2" w:rsidP="000F5EF2">
      <w:pPr>
        <w:ind w:firstLine="0"/>
      </w:pPr>
      <w:r>
        <w:t xml:space="preserve">Chương trình được </w:t>
      </w:r>
      <w:r w:rsidR="004479D6">
        <w:t>thực hiện trên môi trường Pycharm</w:t>
      </w:r>
      <w:r>
        <w:t xml:space="preserve"> (Anaconda) với 3 chương trình như sau:</w:t>
      </w:r>
    </w:p>
    <w:p w14:paraId="2C903759" w14:textId="2C82C478" w:rsidR="00476555" w:rsidRPr="00CF73CD" w:rsidRDefault="00476555">
      <w:pPr>
        <w:spacing w:line="240" w:lineRule="auto"/>
        <w:ind w:firstLine="0"/>
        <w:jc w:val="left"/>
        <w:rPr>
          <w:b/>
          <w:bCs/>
          <w:szCs w:val="26"/>
        </w:rPr>
      </w:pPr>
      <w:r w:rsidRPr="00CF73CD">
        <w:rPr>
          <w:b/>
          <w:bCs/>
          <w:szCs w:val="26"/>
        </w:rPr>
        <w:t>+ Tạo tập dữ liệu:</w:t>
      </w:r>
    </w:p>
    <w:p w14:paraId="2FB80CE1" w14:textId="77777777" w:rsidR="00DF1924" w:rsidRDefault="00DF1924">
      <w:pPr>
        <w:spacing w:line="240" w:lineRule="auto"/>
        <w:ind w:firstLine="0"/>
        <w:jc w:val="left"/>
        <w:rPr>
          <w:bCs/>
          <w:szCs w:val="26"/>
        </w:rPr>
      </w:pPr>
    </w:p>
    <w:p w14:paraId="0968C2DE"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def create_data(self, user_, pass_, id_):</w:t>
      </w:r>
    </w:p>
    <w:p w14:paraId="13086C22"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mport os</w:t>
      </w:r>
    </w:p>
    <w:p w14:paraId="452911A5"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mport cv2</w:t>
      </w:r>
    </w:p>
    <w:p w14:paraId="5396B0BF"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mport pyodbc</w:t>
      </w:r>
    </w:p>
    <w:p w14:paraId="57076601"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d = 2</w:t>
      </w:r>
    </w:p>
    <w:p w14:paraId="51E10D4D"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f id == 2:</w:t>
      </w:r>
    </w:p>
    <w:p w14:paraId="41C8341D"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ap = cv2.VideoCapture(0)</w:t>
      </w:r>
    </w:p>
    <w:p w14:paraId="38842104"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detector = cv2.CascadeClassifier(cv2.data.haarcascades + 'haarcascade_frontalface_default.xml')</w:t>
      </w:r>
    </w:p>
    <w:p w14:paraId="3FF3602F"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sampleNum = 0</w:t>
      </w:r>
    </w:p>
    <w:p w14:paraId="76BDBAB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while True:</w:t>
      </w:r>
    </w:p>
    <w:p w14:paraId="67B12844"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ret, frame = cap.read()</w:t>
      </w:r>
    </w:p>
    <w:p w14:paraId="1262A9A0"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gray = cv2.cvtColor(frame, cv2.COLOR_BGR2GRAY)</w:t>
      </w:r>
    </w:p>
    <w:p w14:paraId="6E120855"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fa = detector.detectMultiScale(gray, 1.1, 5)</w:t>
      </w:r>
    </w:p>
    <w:p w14:paraId="44D6A156"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for (x, y, w, h) in fa:</w:t>
      </w:r>
    </w:p>
    <w:p w14:paraId="78F82ED7"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v2.rectangle(frame, (x, y), (x + w, y + h), (0, 255, 0), 2)</w:t>
      </w:r>
    </w:p>
    <w:p w14:paraId="6429DCB3"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v2.imshow('frame', frame)</w:t>
      </w:r>
    </w:p>
    <w:p w14:paraId="35049CC3"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Chờ sự kiện nhấn phím</w:t>
      </w:r>
    </w:p>
    <w:p w14:paraId="0CFEC799"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key = cv2.waitKey(1)</w:t>
      </w:r>
    </w:p>
    <w:p w14:paraId="253BFB7F"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f key == ord('s'):  # Nhấn phím 's' để chụp ảnh</w:t>
      </w:r>
    </w:p>
    <w:p w14:paraId="092BF27C"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sampleNum += 1</w:t>
      </w:r>
    </w:p>
    <w:p w14:paraId="76022D20"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f not os.path.exists('dataset2'):</w:t>
      </w:r>
    </w:p>
    <w:p w14:paraId="4C8A19AA"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os.makedirs('dataset2')</w:t>
      </w:r>
    </w:p>
    <w:p w14:paraId="69075E1B"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num_ = str(id_)</w:t>
      </w:r>
    </w:p>
    <w:p w14:paraId="5AB2195C"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user_directory = os.path.join('dataset2', num_)</w:t>
      </w:r>
    </w:p>
    <w:p w14:paraId="7D83B94E"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f not os.path.exists(user_directory):</w:t>
      </w:r>
    </w:p>
    <w:p w14:paraId="4168F234"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os.makedirs(user_directory)</w:t>
      </w:r>
    </w:p>
    <w:p w14:paraId="72207AF2"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ret, frame1 = cap.read()</w:t>
      </w:r>
    </w:p>
    <w:p w14:paraId="63198FBF"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v2.imwrite(f'{user_directory}/anh{1}.{sampleNum}.jpg', frame1)</w:t>
      </w:r>
    </w:p>
    <w:p w14:paraId="66AC79B6"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print("Chụp ảnh số:", sampleNum)</w:t>
      </w:r>
    </w:p>
    <w:p w14:paraId="01C6277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f sampleNum &gt; 19:</w:t>
      </w:r>
    </w:p>
    <w:p w14:paraId="29E4CCBC"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Thiết lập thông tin kết nối</w:t>
      </w:r>
    </w:p>
    <w:p w14:paraId="498F0D3C"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server = 'localhost'</w:t>
      </w:r>
    </w:p>
    <w:p w14:paraId="0FFB857A"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database = 'cuoiki'</w:t>
      </w:r>
    </w:p>
    <w:p w14:paraId="3F3C422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username = 'sa'</w:t>
      </w:r>
    </w:p>
    <w:p w14:paraId="05C2D226"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password = 'Tranlam1@!'</w:t>
      </w:r>
    </w:p>
    <w:p w14:paraId="1E04B893"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try:</w:t>
      </w:r>
    </w:p>
    <w:p w14:paraId="36299ECB"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Tạo chuỗi kết nối</w:t>
      </w:r>
    </w:p>
    <w:p w14:paraId="75BD9ED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onn_str = f'DRIVER={{SQL Server}};SERVER={server};DATABASE={database};UID={username};PWD={password}'</w:t>
      </w:r>
    </w:p>
    <w:p w14:paraId="0683C127" w14:textId="77777777" w:rsidR="00E56825" w:rsidRPr="00C816E9" w:rsidRDefault="00E56825" w:rsidP="00623D3D">
      <w:pPr>
        <w:spacing w:line="240" w:lineRule="auto"/>
        <w:ind w:firstLine="0"/>
        <w:rPr>
          <w:rFonts w:ascii="Consolas" w:hAnsi="Consolas"/>
          <w:bCs/>
          <w:sz w:val="22"/>
          <w:szCs w:val="22"/>
        </w:rPr>
      </w:pPr>
    </w:p>
    <w:p w14:paraId="0795B23D"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Kết nối đến cơ sở dữ liệu</w:t>
      </w:r>
    </w:p>
    <w:p w14:paraId="14E38310"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onn = pyodbc.connect(conn_str)</w:t>
      </w:r>
    </w:p>
    <w:p w14:paraId="7727B96D" w14:textId="77777777" w:rsidR="00E56825" w:rsidRPr="00C816E9" w:rsidRDefault="00E56825" w:rsidP="00623D3D">
      <w:pPr>
        <w:spacing w:line="240" w:lineRule="auto"/>
        <w:ind w:firstLine="0"/>
        <w:rPr>
          <w:rFonts w:ascii="Consolas" w:hAnsi="Consolas"/>
          <w:bCs/>
          <w:sz w:val="22"/>
          <w:szCs w:val="22"/>
        </w:rPr>
      </w:pPr>
    </w:p>
    <w:p w14:paraId="4A0188C7"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Tạo một đối tượng cursor để thực thi các truy vấn SQL</w:t>
      </w:r>
    </w:p>
    <w:p w14:paraId="37E90FA3"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ursor = conn.cursor()</w:t>
      </w:r>
    </w:p>
    <w:p w14:paraId="0309B5C9"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Truy vấn SQL để kiểm tra thông tin đăng nhập</w:t>
      </w:r>
    </w:p>
    <w:p w14:paraId="268FA422"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query = """</w:t>
      </w:r>
    </w:p>
    <w:p w14:paraId="6F986419"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SELECT *</w:t>
      </w:r>
    </w:p>
    <w:p w14:paraId="44450952"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FROM login</w:t>
      </w:r>
    </w:p>
    <w:p w14:paraId="27835A8B"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WHERE username = ? AND password = ?</w:t>
      </w:r>
    </w:p>
    <w:p w14:paraId="7535527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w:t>
      </w:r>
    </w:p>
    <w:p w14:paraId="19A9CCD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ursor.execute(query, (user_, pass_))</w:t>
      </w:r>
    </w:p>
    <w:p w14:paraId="222428B4"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Lấy dòng kết quả</w:t>
      </w:r>
    </w:p>
    <w:p w14:paraId="603A37A3"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row = cursor.fetchone()</w:t>
      </w:r>
    </w:p>
    <w:p w14:paraId="34755589"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if row:</w:t>
      </w:r>
    </w:p>
    <w:p w14:paraId="145F4323"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Cập nhật giá trị của dòng trong cơ sở dữ liệu</w:t>
      </w:r>
    </w:p>
    <w:p w14:paraId="259F4B71"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update_query = """</w:t>
      </w:r>
    </w:p>
    <w:p w14:paraId="6B1DEA97"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UPDATE login</w:t>
      </w:r>
    </w:p>
    <w:p w14:paraId="75BD9A10"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SET data = ?</w:t>
      </w:r>
    </w:p>
    <w:p w14:paraId="05CC57B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WHERE username = ? AND password = ?</w:t>
      </w:r>
    </w:p>
    <w:p w14:paraId="0B4DE3B9"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w:t>
      </w:r>
    </w:p>
    <w:p w14:paraId="4625D453"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ursor.execute(update_query, (20, user_, pass_))</w:t>
      </w:r>
    </w:p>
    <w:p w14:paraId="344F3CC2"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Lưu thay đổi vào cơ sở dữ liệu</w:t>
      </w:r>
    </w:p>
    <w:p w14:paraId="5EDAB8B0"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onn.commit()</w:t>
      </w:r>
    </w:p>
    <w:p w14:paraId="07EC2C74"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print(id_)</w:t>
      </w:r>
    </w:p>
    <w:p w14:paraId="0A7222EE"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self.train(id_)</w:t>
      </w:r>
    </w:p>
    <w:p w14:paraId="57B2AE32"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ap.release()</w:t>
      </w:r>
    </w:p>
    <w:p w14:paraId="7CD194AB"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v2.destroyAllWindows()</w:t>
      </w:r>
    </w:p>
    <w:p w14:paraId="0F416287"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return</w:t>
      </w:r>
    </w:p>
    <w:p w14:paraId="5A6D9900"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except pyodbc.Error as ex:</w:t>
      </w:r>
    </w:p>
    <w:p w14:paraId="39938B8A"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In ra thông báo lỗi nếu kết nối không thành công</w:t>
      </w:r>
    </w:p>
    <w:p w14:paraId="6C5CEE3E"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print("Lỗi kết nối:", ex)</w:t>
      </w:r>
    </w:p>
    <w:p w14:paraId="442CBACE"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break</w:t>
      </w:r>
    </w:p>
    <w:p w14:paraId="03075B77"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 Thoát khỏi vòng lặp nếu nhấn phím 'q'</w:t>
      </w:r>
    </w:p>
    <w:p w14:paraId="4C4C838D"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elif key == ord('q'):</w:t>
      </w:r>
    </w:p>
    <w:p w14:paraId="2E5F8F38"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break</w:t>
      </w:r>
    </w:p>
    <w:p w14:paraId="23061D67" w14:textId="77777777" w:rsidR="00E56825"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ap.release()</w:t>
      </w:r>
    </w:p>
    <w:p w14:paraId="18A3A8C9" w14:textId="3CA2CBE3" w:rsidR="00DF1924" w:rsidRPr="00C816E9" w:rsidRDefault="00E56825" w:rsidP="00623D3D">
      <w:pPr>
        <w:spacing w:line="240" w:lineRule="auto"/>
        <w:ind w:firstLine="0"/>
        <w:rPr>
          <w:rFonts w:ascii="Consolas" w:hAnsi="Consolas"/>
          <w:bCs/>
          <w:sz w:val="22"/>
          <w:szCs w:val="22"/>
        </w:rPr>
      </w:pPr>
      <w:r w:rsidRPr="00C816E9">
        <w:rPr>
          <w:rFonts w:ascii="Consolas" w:hAnsi="Consolas"/>
          <w:bCs/>
          <w:sz w:val="22"/>
          <w:szCs w:val="22"/>
        </w:rPr>
        <w:t xml:space="preserve">            cv2.destroyAllWindows()</w:t>
      </w:r>
    </w:p>
    <w:p w14:paraId="32CFE884" w14:textId="608307E4" w:rsidR="00DF1924" w:rsidRDefault="00510DBF" w:rsidP="00DF1924">
      <w:pPr>
        <w:pStyle w:val="ListParagraph"/>
        <w:numPr>
          <w:ilvl w:val="0"/>
          <w:numId w:val="30"/>
        </w:numPr>
        <w:spacing w:line="240" w:lineRule="auto"/>
        <w:jc w:val="left"/>
        <w:rPr>
          <w:bCs/>
          <w:szCs w:val="26"/>
        </w:rPr>
      </w:pPr>
      <w:r>
        <w:rPr>
          <w:bCs/>
          <w:szCs w:val="26"/>
        </w:rPr>
        <w:t>Tạo dữ liệu bằng cách chụp 20 tấm hình bằng webcam</w:t>
      </w:r>
    </w:p>
    <w:p w14:paraId="61519433" w14:textId="77777777" w:rsidR="00510DBF" w:rsidRPr="002F5A9D" w:rsidRDefault="00510DBF" w:rsidP="002F5A9D">
      <w:pPr>
        <w:spacing w:line="240" w:lineRule="auto"/>
        <w:ind w:left="360" w:firstLine="0"/>
        <w:jc w:val="left"/>
        <w:rPr>
          <w:bCs/>
          <w:szCs w:val="26"/>
        </w:rPr>
      </w:pPr>
    </w:p>
    <w:p w14:paraId="1E3E90DC" w14:textId="6574038A" w:rsidR="00DF1924" w:rsidRPr="00CF73CD" w:rsidRDefault="00DF1924" w:rsidP="00DF1924">
      <w:pPr>
        <w:pStyle w:val="ListParagraph"/>
        <w:spacing w:line="240" w:lineRule="auto"/>
        <w:ind w:left="0"/>
        <w:jc w:val="left"/>
        <w:rPr>
          <w:b/>
          <w:bCs/>
          <w:noProof/>
          <w:szCs w:val="26"/>
        </w:rPr>
      </w:pPr>
      <w:r w:rsidRPr="00CF73CD">
        <w:rPr>
          <w:b/>
          <w:bCs/>
          <w:szCs w:val="26"/>
        </w:rPr>
        <w:t>+ Huấn luyện tập dữ liệu:</w:t>
      </w:r>
      <w:r w:rsidR="00753A8E" w:rsidRPr="00CF73CD">
        <w:rPr>
          <w:b/>
          <w:bCs/>
          <w:noProof/>
          <w:szCs w:val="26"/>
        </w:rPr>
        <w:t xml:space="preserve"> </w:t>
      </w:r>
    </w:p>
    <w:p w14:paraId="28B46BD7" w14:textId="351E83A1" w:rsidR="00753A8E" w:rsidRDefault="00753A8E" w:rsidP="00DF1924">
      <w:pPr>
        <w:pStyle w:val="ListParagraph"/>
        <w:spacing w:line="240" w:lineRule="auto"/>
        <w:ind w:left="0"/>
        <w:jc w:val="left"/>
        <w:rPr>
          <w:bCs/>
          <w:noProof/>
          <w:szCs w:val="26"/>
        </w:rPr>
      </w:pPr>
    </w:p>
    <w:p w14:paraId="74C7E757"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Huấn luyện   </w:t>
      </w:r>
    </w:p>
    <w:p w14:paraId="3402EC1E"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def train(self, id_):</w:t>
      </w:r>
    </w:p>
    <w:p w14:paraId="6F2909F2"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mport cv2</w:t>
      </w:r>
    </w:p>
    <w:p w14:paraId="146F7AF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lastRenderedPageBreak/>
        <w:t xml:space="preserve">        import numpy as np</w:t>
      </w:r>
    </w:p>
    <w:p w14:paraId="13CCCE2A"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rom sklearn.preprocessing import LabelBinarizer</w:t>
      </w:r>
    </w:p>
    <w:p w14:paraId="330DEDD6"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rom tensorflow.keras.models import Sequential</w:t>
      </w:r>
    </w:p>
    <w:p w14:paraId="3869F6A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rom tensorflow.keras.layers import Conv2D, MaxPooling2D, Flatten, Dense, Activation</w:t>
      </w:r>
    </w:p>
    <w:p w14:paraId="5427F1DB"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rom tensorflow.keras.optimizers import Adam</w:t>
      </w:r>
    </w:p>
    <w:p w14:paraId="1B763734"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rom sklearn.model_selection import train_test_split</w:t>
      </w:r>
    </w:p>
    <w:p w14:paraId="213074CC" w14:textId="77777777" w:rsidR="0058722B" w:rsidRPr="0058722B" w:rsidRDefault="0058722B" w:rsidP="00644223">
      <w:pPr>
        <w:pStyle w:val="ListParagraph"/>
        <w:spacing w:line="240" w:lineRule="auto"/>
        <w:rPr>
          <w:rFonts w:ascii="Consolas" w:hAnsi="Consolas"/>
          <w:bCs/>
          <w:noProof/>
          <w:sz w:val="22"/>
        </w:rPr>
      </w:pPr>
    </w:p>
    <w:p w14:paraId="5AFD84B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 ----convert-------</w:t>
      </w:r>
    </w:p>
    <w:p w14:paraId="4AD90259" w14:textId="77777777" w:rsidR="0058722B" w:rsidRPr="0058722B" w:rsidRDefault="0058722B" w:rsidP="00644223">
      <w:pPr>
        <w:pStyle w:val="ListParagraph"/>
        <w:spacing w:line="240" w:lineRule="auto"/>
        <w:rPr>
          <w:rFonts w:ascii="Consolas" w:hAnsi="Consolas"/>
          <w:bCs/>
          <w:noProof/>
          <w:sz w:val="22"/>
        </w:rPr>
      </w:pPr>
    </w:p>
    <w:p w14:paraId="023BEE12"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d_int = int(id_)</w:t>
      </w:r>
    </w:p>
    <w:p w14:paraId="5028E4EE"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detector = cv2.CascadeClassifier(cv2.data.haarcascades + 'haarcascade_frontalface_default.xml')</w:t>
      </w:r>
    </w:p>
    <w:p w14:paraId="4BE367BD"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f not os.path.exists('dataset_end'):</w:t>
      </w:r>
    </w:p>
    <w:p w14:paraId="6E0F9001"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os.makedirs('dataset_end')</w:t>
      </w:r>
    </w:p>
    <w:p w14:paraId="6614681A" w14:textId="77777777" w:rsidR="0058722B" w:rsidRPr="0058722B" w:rsidRDefault="0058722B" w:rsidP="00644223">
      <w:pPr>
        <w:pStyle w:val="ListParagraph"/>
        <w:spacing w:line="240" w:lineRule="auto"/>
        <w:rPr>
          <w:rFonts w:ascii="Consolas" w:hAnsi="Consolas"/>
          <w:bCs/>
          <w:noProof/>
          <w:sz w:val="22"/>
        </w:rPr>
      </w:pPr>
    </w:p>
    <w:p w14:paraId="37EAA375" w14:textId="77777777" w:rsidR="0058722B" w:rsidRPr="0058722B" w:rsidRDefault="0058722B" w:rsidP="00644223">
      <w:pPr>
        <w:pStyle w:val="ListParagraph"/>
        <w:spacing w:line="240" w:lineRule="auto"/>
        <w:rPr>
          <w:rFonts w:ascii="Consolas" w:hAnsi="Consolas"/>
          <w:bCs/>
          <w:noProof/>
          <w:sz w:val="22"/>
        </w:rPr>
      </w:pPr>
    </w:p>
    <w:p w14:paraId="3F8D9C91"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or j in range(1, id_int + 1):</w:t>
      </w:r>
    </w:p>
    <w:p w14:paraId="36BC311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value_ = str(j)</w:t>
      </w:r>
    </w:p>
    <w:p w14:paraId="6CB3B444"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user_directory = os.path.join('dataset_end', value_)</w:t>
      </w:r>
    </w:p>
    <w:p w14:paraId="4517730A"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f not os.path.exists(user_directory):</w:t>
      </w:r>
    </w:p>
    <w:p w14:paraId="2FA5147C"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os.makedirs(user_directory)</w:t>
      </w:r>
    </w:p>
    <w:p w14:paraId="6B0FA852" w14:textId="77777777" w:rsidR="0058722B" w:rsidRPr="0058722B" w:rsidRDefault="0058722B" w:rsidP="00644223">
      <w:pPr>
        <w:pStyle w:val="ListParagraph"/>
        <w:spacing w:line="240" w:lineRule="auto"/>
        <w:rPr>
          <w:rFonts w:ascii="Consolas" w:hAnsi="Consolas"/>
          <w:bCs/>
          <w:noProof/>
          <w:sz w:val="22"/>
        </w:rPr>
      </w:pPr>
    </w:p>
    <w:p w14:paraId="52B9325F"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or i in range(1, 21):</w:t>
      </w:r>
    </w:p>
    <w:p w14:paraId="25CE4599" w14:textId="77777777" w:rsidR="0058722B" w:rsidRPr="0058722B" w:rsidRDefault="0058722B" w:rsidP="00644223">
      <w:pPr>
        <w:pStyle w:val="ListParagraph"/>
        <w:spacing w:line="240" w:lineRule="auto"/>
        <w:rPr>
          <w:rFonts w:ascii="Consolas" w:hAnsi="Consolas"/>
          <w:bCs/>
          <w:noProof/>
          <w:sz w:val="22"/>
        </w:rPr>
      </w:pPr>
    </w:p>
    <w:p w14:paraId="7550C550"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ilename = f'./dataset2/{j}/anh1.{i}.jpg'</w:t>
      </w:r>
    </w:p>
    <w:p w14:paraId="36AE79E3"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rame = cv2.imread(filename)</w:t>
      </w:r>
    </w:p>
    <w:p w14:paraId="5E86BBA0"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gray = cv2.cvtColor(frame, cv2.COLOR_BGR2GRAY)</w:t>
      </w:r>
    </w:p>
    <w:p w14:paraId="71D8D1DF"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a = detector.detectMultiScale(gray, 1.1, 5)</w:t>
      </w:r>
    </w:p>
    <w:p w14:paraId="25F855AB"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or (x, y, w, h) in fa:</w:t>
      </w:r>
    </w:p>
    <w:p w14:paraId="42FB4C20"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cv2.rectangle(frame, (x, y), (x + w, y + h), (0, 255, 0), 2)</w:t>
      </w:r>
    </w:p>
    <w:p w14:paraId="3DA43AA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cv2.imwrite(f'{user_directory}/anh1.{i}.jpg', gray[y:y + h, x:x + w])</w:t>
      </w:r>
    </w:p>
    <w:p w14:paraId="606AAFAB" w14:textId="77777777" w:rsidR="0058722B" w:rsidRPr="0058722B" w:rsidRDefault="0058722B" w:rsidP="00644223">
      <w:pPr>
        <w:pStyle w:val="ListParagraph"/>
        <w:spacing w:line="240" w:lineRule="auto"/>
        <w:rPr>
          <w:rFonts w:ascii="Consolas" w:hAnsi="Consolas"/>
          <w:bCs/>
          <w:noProof/>
          <w:sz w:val="22"/>
        </w:rPr>
      </w:pPr>
    </w:p>
    <w:p w14:paraId="77E22A41"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 #-----Training</w:t>
      </w:r>
    </w:p>
    <w:p w14:paraId="3A7BF879"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data = []</w:t>
      </w:r>
    </w:p>
    <w:p w14:paraId="40F81359"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label = []</w:t>
      </w:r>
    </w:p>
    <w:p w14:paraId="080B0B90" w14:textId="77777777" w:rsidR="0058722B" w:rsidRPr="0058722B" w:rsidRDefault="0058722B" w:rsidP="00644223">
      <w:pPr>
        <w:pStyle w:val="ListParagraph"/>
        <w:spacing w:line="240" w:lineRule="auto"/>
        <w:rPr>
          <w:rFonts w:ascii="Consolas" w:hAnsi="Consolas"/>
          <w:bCs/>
          <w:noProof/>
          <w:sz w:val="22"/>
        </w:rPr>
      </w:pPr>
    </w:p>
    <w:p w14:paraId="2AC738B4"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or j in range(1, id_int + 1):</w:t>
      </w:r>
    </w:p>
    <w:p w14:paraId="37D71D5E"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or i in range(1, 21):</w:t>
      </w:r>
    </w:p>
    <w:p w14:paraId="528E8008"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ilename = f'./dataset_end/{j}/anh1.{i}.jpg'</w:t>
      </w:r>
    </w:p>
    <w:p w14:paraId="3FD2876D"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print(filename)</w:t>
      </w:r>
    </w:p>
    <w:p w14:paraId="0AA2363F"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mg = cv2.imread(filename)</w:t>
      </w:r>
    </w:p>
    <w:p w14:paraId="0C07B39B"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mg = cv2.cvtColor(Img, cv2.COLOR_BGR2GRAY)</w:t>
      </w:r>
    </w:p>
    <w:p w14:paraId="1E81F4F0"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mg = cv2.resize(src=Img, dsize=(100, 100))</w:t>
      </w:r>
    </w:p>
    <w:p w14:paraId="7A9E546E"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 Img = Img.reshape((100, 100, 1))</w:t>
      </w:r>
    </w:p>
    <w:p w14:paraId="2719F779"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Img = np.array(Img)</w:t>
      </w:r>
    </w:p>
    <w:p w14:paraId="2A37AC02" w14:textId="77777777" w:rsidR="0058722B" w:rsidRPr="0058722B" w:rsidRDefault="0058722B" w:rsidP="00644223">
      <w:pPr>
        <w:pStyle w:val="ListParagraph"/>
        <w:spacing w:line="240" w:lineRule="auto"/>
        <w:rPr>
          <w:rFonts w:ascii="Consolas" w:hAnsi="Consolas"/>
          <w:bCs/>
          <w:noProof/>
          <w:sz w:val="22"/>
        </w:rPr>
      </w:pPr>
    </w:p>
    <w:p w14:paraId="34CE9468"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data.append(Img)</w:t>
      </w:r>
    </w:p>
    <w:p w14:paraId="74201ECA"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label.append(j - 1)</w:t>
      </w:r>
    </w:p>
    <w:p w14:paraId="0F4A1064"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print(filename)</w:t>
      </w:r>
    </w:p>
    <w:p w14:paraId="27637A1C" w14:textId="77777777" w:rsidR="0058722B" w:rsidRPr="0058722B" w:rsidRDefault="0058722B" w:rsidP="00644223">
      <w:pPr>
        <w:pStyle w:val="ListParagraph"/>
        <w:spacing w:line="240" w:lineRule="auto"/>
        <w:rPr>
          <w:rFonts w:ascii="Consolas" w:hAnsi="Consolas"/>
          <w:bCs/>
          <w:noProof/>
          <w:sz w:val="22"/>
        </w:rPr>
      </w:pPr>
    </w:p>
    <w:p w14:paraId="2E505D57"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data1 = np.array(data)</w:t>
      </w:r>
    </w:p>
    <w:p w14:paraId="5C198BED"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label = np.array(label)  # nhãn tương ứng với mỗi ảnh</w:t>
      </w:r>
    </w:p>
    <w:p w14:paraId="5B19DB36" w14:textId="77777777" w:rsidR="0058722B" w:rsidRPr="0058722B" w:rsidRDefault="0058722B" w:rsidP="00644223">
      <w:pPr>
        <w:pStyle w:val="ListParagraph"/>
        <w:spacing w:line="240" w:lineRule="auto"/>
        <w:rPr>
          <w:rFonts w:ascii="Consolas" w:hAnsi="Consolas"/>
          <w:bCs/>
          <w:noProof/>
          <w:sz w:val="22"/>
        </w:rPr>
      </w:pPr>
    </w:p>
    <w:p w14:paraId="09FB97D6"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data1 = data1.reshape((id_int * 20, 100, 100, 1))</w:t>
      </w:r>
    </w:p>
    <w:p w14:paraId="13FCB1D4"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X_train = data1 / 255</w:t>
      </w:r>
    </w:p>
    <w:p w14:paraId="603ED79F"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from sklearn.preprocessing import LabelBinarizer</w:t>
      </w:r>
    </w:p>
    <w:p w14:paraId="65E2E52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lb = LabelBinarizer()</w:t>
      </w:r>
    </w:p>
    <w:p w14:paraId="4C7DBC58"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trainY = lb.fit_transform(label)</w:t>
      </w:r>
    </w:p>
    <w:p w14:paraId="0EAF5822" w14:textId="77777777" w:rsidR="0058722B" w:rsidRPr="0058722B" w:rsidRDefault="0058722B" w:rsidP="00644223">
      <w:pPr>
        <w:pStyle w:val="ListParagraph"/>
        <w:spacing w:line="240" w:lineRule="auto"/>
        <w:rPr>
          <w:rFonts w:ascii="Consolas" w:hAnsi="Consolas"/>
          <w:bCs/>
          <w:noProof/>
          <w:sz w:val="22"/>
        </w:rPr>
      </w:pPr>
    </w:p>
    <w:p w14:paraId="77D4D3DC"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 Sử dụng kiến trúc mạng CNN Sequential API của Keras.</w:t>
      </w:r>
    </w:p>
    <w:p w14:paraId="3AD09203"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 Bao gồm các lớp Convolutional, MaxPooling, Flatten và Dense.</w:t>
      </w:r>
    </w:p>
    <w:p w14:paraId="6E7E56ED"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 = Sequential()</w:t>
      </w:r>
    </w:p>
    <w:p w14:paraId="7FD9BA21"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shape = (100, 100, 1)</w:t>
      </w:r>
    </w:p>
    <w:p w14:paraId="5EC683E4"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Conv2D(32, (3, 3), padding="same", input_shape=shape))</w:t>
      </w:r>
    </w:p>
    <w:p w14:paraId="00BE9E12"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Activation("relu"))</w:t>
      </w:r>
    </w:p>
    <w:p w14:paraId="2BC2BCA8"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Conv2D(32, (3, 3), padding="same"))</w:t>
      </w:r>
    </w:p>
    <w:p w14:paraId="68CC41A3"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Activation("relu"))</w:t>
      </w:r>
    </w:p>
    <w:p w14:paraId="7EFEEFED"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MaxPooling2D(pool_size=(2, 2)))</w:t>
      </w:r>
    </w:p>
    <w:p w14:paraId="15475A3A"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Conv2D(64, (3, 3), padding="same"))</w:t>
      </w:r>
    </w:p>
    <w:p w14:paraId="6D5D11C0"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Activation("relu"))</w:t>
      </w:r>
    </w:p>
    <w:p w14:paraId="267ED2CF"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MaxPooling2D(pool_size=(2, 2)))</w:t>
      </w:r>
    </w:p>
    <w:p w14:paraId="6A6A23F1"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Flatten())</w:t>
      </w:r>
    </w:p>
    <w:p w14:paraId="04F1BF1A"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Dense(512))</w:t>
      </w:r>
    </w:p>
    <w:p w14:paraId="493D0729"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Activation("relu"))</w:t>
      </w:r>
    </w:p>
    <w:p w14:paraId="45488B02"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add(Dense(id_int))</w:t>
      </w:r>
    </w:p>
    <w:p w14:paraId="0B09A0C6"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Model.add(Activation("softmax"))</w:t>
      </w:r>
    </w:p>
    <w:p w14:paraId="0B6985A1"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summary()</w:t>
      </w:r>
    </w:p>
    <w:p w14:paraId="6A381FB7"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compile(loss='categorical_crossentropy',</w:t>
      </w:r>
    </w:p>
    <w:p w14:paraId="0625B27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optimizer='adam',</w:t>
      </w:r>
    </w:p>
    <w:p w14:paraId="6F3BF975"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etrics=['accuracy'])</w:t>
      </w:r>
    </w:p>
    <w:p w14:paraId="6ADDFE3A"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print("start training")</w:t>
      </w:r>
    </w:p>
    <w:p w14:paraId="616EF9AB" w14:textId="77777777" w:rsidR="0058722B" w:rsidRPr="0058722B" w:rsidRDefault="0058722B" w:rsidP="00644223">
      <w:pPr>
        <w:pStyle w:val="ListParagraph"/>
        <w:spacing w:line="240" w:lineRule="auto"/>
        <w:rPr>
          <w:rFonts w:ascii="Consolas" w:hAnsi="Consolas"/>
          <w:bCs/>
          <w:noProof/>
          <w:sz w:val="22"/>
        </w:rPr>
      </w:pPr>
      <w:r w:rsidRPr="0058722B">
        <w:rPr>
          <w:rFonts w:ascii="Consolas" w:hAnsi="Consolas"/>
          <w:bCs/>
          <w:noProof/>
          <w:sz w:val="22"/>
        </w:rPr>
        <w:t xml:space="preserve">        Model.fit(X_train, trainY, batch_size=5, epochs=10)</w:t>
      </w:r>
    </w:p>
    <w:p w14:paraId="6EAC7899" w14:textId="796D0609" w:rsidR="0058722B" w:rsidRPr="0058722B" w:rsidRDefault="0058722B" w:rsidP="00644223">
      <w:pPr>
        <w:pStyle w:val="ListParagraph"/>
        <w:spacing w:line="240" w:lineRule="auto"/>
        <w:ind w:left="0"/>
        <w:rPr>
          <w:rFonts w:ascii="Consolas" w:hAnsi="Consolas"/>
          <w:bCs/>
          <w:noProof/>
          <w:sz w:val="22"/>
        </w:rPr>
      </w:pPr>
      <w:r w:rsidRPr="0058722B">
        <w:rPr>
          <w:rFonts w:ascii="Consolas" w:hAnsi="Consolas"/>
          <w:bCs/>
          <w:noProof/>
          <w:sz w:val="22"/>
        </w:rPr>
        <w:t xml:space="preserve">        Model.save("face-result.h5")</w:t>
      </w:r>
    </w:p>
    <w:p w14:paraId="142E0CE3" w14:textId="77777777" w:rsidR="0058722B" w:rsidRDefault="0058722B" w:rsidP="00DF1924">
      <w:pPr>
        <w:pStyle w:val="ListParagraph"/>
        <w:spacing w:line="240" w:lineRule="auto"/>
        <w:ind w:left="0"/>
        <w:jc w:val="left"/>
        <w:rPr>
          <w:bCs/>
          <w:szCs w:val="26"/>
        </w:rPr>
      </w:pPr>
    </w:p>
    <w:p w14:paraId="24876D17" w14:textId="05E16C3C" w:rsidR="00753A8E" w:rsidRPr="00CF73CD" w:rsidRDefault="00753A8E" w:rsidP="00DF1924">
      <w:pPr>
        <w:pStyle w:val="ListParagraph"/>
        <w:spacing w:line="240" w:lineRule="auto"/>
        <w:ind w:left="0"/>
        <w:jc w:val="left"/>
        <w:rPr>
          <w:b/>
          <w:bCs/>
          <w:szCs w:val="26"/>
        </w:rPr>
      </w:pPr>
      <w:r w:rsidRPr="00CF73CD">
        <w:rPr>
          <w:b/>
          <w:bCs/>
          <w:szCs w:val="26"/>
        </w:rPr>
        <w:t>+ Nhận diện khuôn mặt:</w:t>
      </w:r>
    </w:p>
    <w:p w14:paraId="1FD7565A" w14:textId="5EE54D78" w:rsidR="00753A8E" w:rsidRDefault="00753A8E" w:rsidP="00DF1924">
      <w:pPr>
        <w:pStyle w:val="ListParagraph"/>
        <w:spacing w:line="240" w:lineRule="auto"/>
        <w:ind w:left="0"/>
        <w:jc w:val="left"/>
        <w:rPr>
          <w:noProof/>
        </w:rPr>
      </w:pPr>
    </w:p>
    <w:p w14:paraId="5C565C99"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Kiểm tra</w:t>
      </w:r>
    </w:p>
    <w:p w14:paraId="782B42B4"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kiem tra face sau khi login</w:t>
      </w:r>
    </w:p>
    <w:p w14:paraId="2EAAED86"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def check(self, id_, name_):</w:t>
      </w:r>
    </w:p>
    <w:p w14:paraId="6E670A83"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ain_window2 = MainWindow2()  # Tạo ra MainWindow2 ở đây</w:t>
      </w:r>
    </w:p>
    <w:p w14:paraId="020B45D2"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ain_window2.hide()</w:t>
      </w:r>
    </w:p>
    <w:p w14:paraId="05823114"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isTrue = False</w:t>
      </w:r>
    </w:p>
    <w:p w14:paraId="6EA1910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ap = cv2.VideoCapture(cv2.CAP_DSHOW)</w:t>
      </w:r>
    </w:p>
    <w:p w14:paraId="474686D1"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detector = cv2.CascadeClassifier(cv2.data.haarcascades + 'haarcascade_frontalface_default.xml')</w:t>
      </w:r>
    </w:p>
    <w:p w14:paraId="77AEC83A" w14:textId="77777777" w:rsidR="003D7104" w:rsidRPr="003D7104" w:rsidRDefault="003D7104" w:rsidP="003D7104">
      <w:pPr>
        <w:pStyle w:val="ListParagraph"/>
        <w:spacing w:line="240" w:lineRule="auto"/>
        <w:jc w:val="left"/>
        <w:rPr>
          <w:rFonts w:ascii="Consolas" w:hAnsi="Consolas"/>
          <w:bCs/>
          <w:sz w:val="22"/>
        </w:rPr>
      </w:pPr>
    </w:p>
    <w:p w14:paraId="07446424"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while True:</w:t>
      </w:r>
    </w:p>
    <w:p w14:paraId="65C27159"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ret, frame = cap.read()</w:t>
      </w:r>
    </w:p>
    <w:p w14:paraId="6F834CFA"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if not ret:</w:t>
      </w:r>
    </w:p>
    <w:p w14:paraId="1B2D175F"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lastRenderedPageBreak/>
        <w:t xml:space="preserve">                print("Failed to capture frame")</w:t>
      </w:r>
    </w:p>
    <w:p w14:paraId="2BE6576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break</w:t>
      </w:r>
    </w:p>
    <w:p w14:paraId="3EB4C81D" w14:textId="77777777" w:rsidR="003D7104" w:rsidRPr="003D7104" w:rsidRDefault="003D7104" w:rsidP="003D7104">
      <w:pPr>
        <w:pStyle w:val="ListParagraph"/>
        <w:spacing w:line="240" w:lineRule="auto"/>
        <w:jc w:val="left"/>
        <w:rPr>
          <w:rFonts w:ascii="Consolas" w:hAnsi="Consolas"/>
          <w:bCs/>
          <w:sz w:val="22"/>
        </w:rPr>
      </w:pPr>
    </w:p>
    <w:p w14:paraId="386DE05F"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a = detector.detectMultiScale(frame, 1.1, 5)</w:t>
      </w:r>
    </w:p>
    <w:p w14:paraId="6A455C33" w14:textId="77777777" w:rsidR="003D7104" w:rsidRPr="003D7104" w:rsidRDefault="003D7104" w:rsidP="003D7104">
      <w:pPr>
        <w:pStyle w:val="ListParagraph"/>
        <w:spacing w:line="240" w:lineRule="auto"/>
        <w:jc w:val="left"/>
        <w:rPr>
          <w:rFonts w:ascii="Consolas" w:hAnsi="Consolas"/>
          <w:bCs/>
          <w:sz w:val="22"/>
        </w:rPr>
      </w:pPr>
    </w:p>
    <w:p w14:paraId="01EEF982"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 Draw rectangles around faces only when displaying the frame</w:t>
      </w:r>
    </w:p>
    <w:p w14:paraId="47E68FB2"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or (x, y, w, h) in fa:</w:t>
      </w:r>
    </w:p>
    <w:p w14:paraId="73238498"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rectangle(frame, (x, y), (x + w, y + h), (0, 255, 0), 2)</w:t>
      </w:r>
    </w:p>
    <w:p w14:paraId="34A29F66" w14:textId="77777777" w:rsidR="003D7104" w:rsidRPr="003D7104" w:rsidRDefault="003D7104" w:rsidP="003D7104">
      <w:pPr>
        <w:pStyle w:val="ListParagraph"/>
        <w:spacing w:line="240" w:lineRule="auto"/>
        <w:jc w:val="left"/>
        <w:rPr>
          <w:rFonts w:ascii="Consolas" w:hAnsi="Consolas"/>
          <w:bCs/>
          <w:sz w:val="22"/>
        </w:rPr>
      </w:pPr>
    </w:p>
    <w:p w14:paraId="5DC9E059"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 Display the frame</w:t>
      </w:r>
    </w:p>
    <w:p w14:paraId="24B09D6F"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imshow('frame', frame)</w:t>
      </w:r>
    </w:p>
    <w:p w14:paraId="269482C4" w14:textId="77777777" w:rsidR="003D7104" w:rsidRPr="003D7104" w:rsidRDefault="003D7104" w:rsidP="003D7104">
      <w:pPr>
        <w:pStyle w:val="ListParagraph"/>
        <w:spacing w:line="240" w:lineRule="auto"/>
        <w:jc w:val="left"/>
        <w:rPr>
          <w:rFonts w:ascii="Consolas" w:hAnsi="Consolas"/>
          <w:bCs/>
          <w:sz w:val="22"/>
        </w:rPr>
      </w:pPr>
    </w:p>
    <w:p w14:paraId="2A697212"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 Wait for key event</w:t>
      </w:r>
    </w:p>
    <w:p w14:paraId="2A49E05A"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key = cv2.waitKey(1)</w:t>
      </w:r>
    </w:p>
    <w:p w14:paraId="6F309EEE" w14:textId="77777777" w:rsidR="003D7104" w:rsidRPr="003D7104" w:rsidRDefault="003D7104" w:rsidP="003D7104">
      <w:pPr>
        <w:pStyle w:val="ListParagraph"/>
        <w:spacing w:line="240" w:lineRule="auto"/>
        <w:jc w:val="left"/>
        <w:rPr>
          <w:rFonts w:ascii="Consolas" w:hAnsi="Consolas"/>
          <w:bCs/>
          <w:sz w:val="22"/>
        </w:rPr>
      </w:pPr>
    </w:p>
    <w:p w14:paraId="374E002E"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 Press 's' to capture the image</w:t>
      </w:r>
    </w:p>
    <w:p w14:paraId="4669B7F5"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if key == ord('s'):</w:t>
      </w:r>
    </w:p>
    <w:p w14:paraId="60C30446"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ret, frame1 = cap.read()</w:t>
      </w:r>
    </w:p>
    <w:p w14:paraId="3487DC34"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imwrite(f'test/test.jpg', frame1)</w:t>
      </w:r>
    </w:p>
    <w:p w14:paraId="5B178A82"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break</w:t>
      </w:r>
    </w:p>
    <w:p w14:paraId="31299257" w14:textId="77777777" w:rsidR="003D7104" w:rsidRPr="003D7104" w:rsidRDefault="003D7104" w:rsidP="003D7104">
      <w:pPr>
        <w:pStyle w:val="ListParagraph"/>
        <w:spacing w:line="240" w:lineRule="auto"/>
        <w:jc w:val="left"/>
        <w:rPr>
          <w:rFonts w:ascii="Consolas" w:hAnsi="Consolas"/>
          <w:bCs/>
          <w:sz w:val="22"/>
        </w:rPr>
      </w:pPr>
    </w:p>
    <w:p w14:paraId="22DFE9C6" w14:textId="77777777" w:rsidR="003D7104" w:rsidRPr="003D7104" w:rsidRDefault="003D7104" w:rsidP="003D7104">
      <w:pPr>
        <w:pStyle w:val="ListParagraph"/>
        <w:spacing w:line="240" w:lineRule="auto"/>
        <w:jc w:val="left"/>
        <w:rPr>
          <w:rFonts w:ascii="Consolas" w:hAnsi="Consolas"/>
          <w:bCs/>
          <w:sz w:val="22"/>
        </w:rPr>
      </w:pPr>
    </w:p>
    <w:p w14:paraId="0318266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 Press 'q' to quit the application</w:t>
      </w:r>
    </w:p>
    <w:p w14:paraId="5086E0B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if key == ord('q'):</w:t>
      </w:r>
    </w:p>
    <w:p w14:paraId="616894E4"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break</w:t>
      </w:r>
    </w:p>
    <w:p w14:paraId="0424E4B2" w14:textId="77777777" w:rsidR="003D7104" w:rsidRPr="003D7104" w:rsidRDefault="003D7104" w:rsidP="003D7104">
      <w:pPr>
        <w:pStyle w:val="ListParagraph"/>
        <w:spacing w:line="240" w:lineRule="auto"/>
        <w:jc w:val="left"/>
        <w:rPr>
          <w:rFonts w:ascii="Consolas" w:hAnsi="Consolas"/>
          <w:bCs/>
          <w:sz w:val="22"/>
        </w:rPr>
      </w:pPr>
    </w:p>
    <w:p w14:paraId="1666296E"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ap.release()</w:t>
      </w:r>
    </w:p>
    <w:p w14:paraId="68500D3E"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destroyAllWindows()</w:t>
      </w:r>
    </w:p>
    <w:p w14:paraId="6218EAC6" w14:textId="77777777" w:rsidR="003D7104" w:rsidRPr="003D7104" w:rsidRDefault="003D7104" w:rsidP="003D7104">
      <w:pPr>
        <w:pStyle w:val="ListParagraph"/>
        <w:spacing w:line="240" w:lineRule="auto"/>
        <w:jc w:val="left"/>
        <w:rPr>
          <w:rFonts w:ascii="Consolas" w:hAnsi="Consolas"/>
          <w:bCs/>
          <w:sz w:val="22"/>
        </w:rPr>
      </w:pPr>
    </w:p>
    <w:p w14:paraId="70F3934E"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w:t>
      </w:r>
    </w:p>
    <w:p w14:paraId="4B670E52"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ilename = 'test/test.jpg'</w:t>
      </w:r>
    </w:p>
    <w:p w14:paraId="4B9D4AB6"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image = cv2.imread(filename)</w:t>
      </w:r>
    </w:p>
    <w:p w14:paraId="6C4809AC"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ace_cascade = cv2.CascadeClassifier(cv2.data.haarcascades + 'haarcascade_frontalface_default.xml')</w:t>
      </w:r>
    </w:p>
    <w:p w14:paraId="22A7F85B"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save_model = tf.keras.models.load_model("face-result.h5")</w:t>
      </w:r>
    </w:p>
    <w:p w14:paraId="20EF920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gray = cv2.cvtColor(image, cv2.COLOR_BGR2GRAY)</w:t>
      </w:r>
    </w:p>
    <w:p w14:paraId="21C2D225"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a = face_cascade.detectMultiScale(gray, 1.1, 5)</w:t>
      </w:r>
    </w:p>
    <w:p w14:paraId="4A048B9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ontface = cv2.FONT_HERSHEY_SIMPLEX</w:t>
      </w:r>
    </w:p>
    <w:p w14:paraId="2B6CEC64" w14:textId="77777777" w:rsidR="003D7104" w:rsidRPr="003D7104" w:rsidRDefault="003D7104" w:rsidP="003D7104">
      <w:pPr>
        <w:pStyle w:val="ListParagraph"/>
        <w:spacing w:line="240" w:lineRule="auto"/>
        <w:jc w:val="left"/>
        <w:rPr>
          <w:rFonts w:ascii="Consolas" w:hAnsi="Consolas"/>
          <w:bCs/>
          <w:sz w:val="22"/>
        </w:rPr>
      </w:pPr>
    </w:p>
    <w:p w14:paraId="0CB57074"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or (x, y, w, h) in fa:</w:t>
      </w:r>
    </w:p>
    <w:p w14:paraId="27A7C77E"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rectangle(image, (x, y), (x + w, y + h), (0, 255, 0), 2)</w:t>
      </w:r>
    </w:p>
    <w:p w14:paraId="6A9CECD6"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roi_gray = gray[y:y + h, x:x + w]</w:t>
      </w:r>
    </w:p>
    <w:p w14:paraId="2136B333"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roi_gray = cv2.resize(src=roi_gray, dsize=(100, 100))</w:t>
      </w:r>
    </w:p>
    <w:p w14:paraId="4A855CC1"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roi_gray = roi_gray.reshape((100, 100, 1))</w:t>
      </w:r>
    </w:p>
    <w:p w14:paraId="79443EE9"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roi_gray = np.array(roi_gray)</w:t>
      </w:r>
    </w:p>
    <w:p w14:paraId="4A2E78F0"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result = save_model.predict(np.array([roi_gray]))</w:t>
      </w:r>
    </w:p>
    <w:p w14:paraId="73E2789C"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final = np.argmax(result)</w:t>
      </w:r>
    </w:p>
    <w:p w14:paraId="5239E850" w14:textId="77777777" w:rsidR="003D7104" w:rsidRPr="003D7104" w:rsidRDefault="003D7104" w:rsidP="003D7104">
      <w:pPr>
        <w:pStyle w:val="ListParagraph"/>
        <w:spacing w:line="240" w:lineRule="auto"/>
        <w:jc w:val="left"/>
        <w:rPr>
          <w:rFonts w:ascii="Consolas" w:hAnsi="Consolas"/>
          <w:bCs/>
          <w:sz w:val="22"/>
        </w:rPr>
      </w:pPr>
    </w:p>
    <w:p w14:paraId="129237C8"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if(final + 1 == id_):</w:t>
      </w:r>
    </w:p>
    <w:p w14:paraId="0E72AAA8"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 = QMessageBox()</w:t>
      </w:r>
    </w:p>
    <w:p w14:paraId="6009AEF2"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setIcon(QMessageBox.Warning)</w:t>
      </w:r>
    </w:p>
    <w:p w14:paraId="6E89516E"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setWindowTitle("Thông báo")</w:t>
      </w:r>
    </w:p>
    <w:p w14:paraId="2505C8CC"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setText("Nhận diện khuôn mặt thành công")</w:t>
      </w:r>
    </w:p>
    <w:p w14:paraId="69F4F9DF"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exec_()</w:t>
      </w:r>
    </w:p>
    <w:p w14:paraId="7622CFF4" w14:textId="77777777" w:rsidR="003D7104" w:rsidRPr="003D7104" w:rsidRDefault="003D7104" w:rsidP="003D7104">
      <w:pPr>
        <w:pStyle w:val="ListParagraph"/>
        <w:spacing w:line="240" w:lineRule="auto"/>
        <w:jc w:val="left"/>
        <w:rPr>
          <w:rFonts w:ascii="Consolas" w:hAnsi="Consolas"/>
          <w:bCs/>
          <w:sz w:val="22"/>
        </w:rPr>
      </w:pPr>
    </w:p>
    <w:p w14:paraId="3090ABB8"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QtCore.QTimer.singleShot(100, lambda: main_window2.show())</w:t>
      </w:r>
    </w:p>
    <w:p w14:paraId="391870DC" w14:textId="77777777" w:rsidR="003D7104" w:rsidRPr="003D7104" w:rsidRDefault="003D7104" w:rsidP="003D7104">
      <w:pPr>
        <w:pStyle w:val="ListParagraph"/>
        <w:spacing w:line="240" w:lineRule="auto"/>
        <w:jc w:val="left"/>
        <w:rPr>
          <w:rFonts w:ascii="Consolas" w:hAnsi="Consolas"/>
          <w:bCs/>
          <w:sz w:val="22"/>
        </w:rPr>
      </w:pPr>
    </w:p>
    <w:p w14:paraId="79AE788B"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imshow('trainning', image)</w:t>
      </w:r>
    </w:p>
    <w:p w14:paraId="3553576B"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print(result)</w:t>
      </w:r>
    </w:p>
    <w:p w14:paraId="594D8580"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waitKey(0)</w:t>
      </w:r>
    </w:p>
    <w:p w14:paraId="0E077358" w14:textId="77777777" w:rsidR="003D7104" w:rsidRPr="003D7104" w:rsidRDefault="003D7104" w:rsidP="003D7104">
      <w:pPr>
        <w:pStyle w:val="ListParagraph"/>
        <w:spacing w:line="240" w:lineRule="auto"/>
        <w:jc w:val="left"/>
        <w:rPr>
          <w:rFonts w:ascii="Consolas" w:hAnsi="Consolas"/>
          <w:bCs/>
          <w:sz w:val="22"/>
        </w:rPr>
      </w:pPr>
    </w:p>
    <w:p w14:paraId="4EE0A367" w14:textId="77777777" w:rsidR="003D7104" w:rsidRPr="003D7104" w:rsidRDefault="003D7104" w:rsidP="003D7104">
      <w:pPr>
        <w:pStyle w:val="ListParagraph"/>
        <w:spacing w:line="240" w:lineRule="auto"/>
        <w:jc w:val="left"/>
        <w:rPr>
          <w:rFonts w:ascii="Consolas" w:hAnsi="Consolas"/>
          <w:bCs/>
          <w:sz w:val="22"/>
        </w:rPr>
      </w:pPr>
    </w:p>
    <w:p w14:paraId="1AE9753F"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else:</w:t>
      </w:r>
    </w:p>
    <w:p w14:paraId="0943A8AA"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 = QMessageBox()</w:t>
      </w:r>
    </w:p>
    <w:p w14:paraId="03AA2CC5"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setIcon(QMessageBox.Warning)</w:t>
      </w:r>
    </w:p>
    <w:p w14:paraId="32843F15"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setWindowTitle("Thông báo")</w:t>
      </w:r>
    </w:p>
    <w:p w14:paraId="1674E757"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setText("Nhận diện khuôn mặt thất bại")</w:t>
      </w:r>
    </w:p>
    <w:p w14:paraId="1DDBBED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msg.exec_()</w:t>
      </w:r>
    </w:p>
    <w:p w14:paraId="1235D7FD" w14:textId="77777777" w:rsidR="003D7104" w:rsidRPr="003D7104" w:rsidRDefault="003D7104" w:rsidP="003D7104">
      <w:pPr>
        <w:pStyle w:val="ListParagraph"/>
        <w:spacing w:line="240" w:lineRule="auto"/>
        <w:jc w:val="left"/>
        <w:rPr>
          <w:rFonts w:ascii="Consolas" w:hAnsi="Consolas"/>
          <w:bCs/>
          <w:sz w:val="22"/>
        </w:rPr>
      </w:pPr>
      <w:r w:rsidRPr="003D7104">
        <w:rPr>
          <w:rFonts w:ascii="Consolas" w:hAnsi="Consolas"/>
          <w:bCs/>
          <w:sz w:val="22"/>
        </w:rPr>
        <w:t xml:space="preserve">                cv2.imshow('trainning', image)</w:t>
      </w:r>
    </w:p>
    <w:p w14:paraId="1DD9DAB9" w14:textId="36ABC520" w:rsidR="003D7104" w:rsidRPr="003D7104" w:rsidRDefault="003D7104" w:rsidP="003D7104">
      <w:pPr>
        <w:pStyle w:val="ListParagraph"/>
        <w:spacing w:line="240" w:lineRule="auto"/>
        <w:ind w:left="0"/>
        <w:jc w:val="left"/>
        <w:rPr>
          <w:rFonts w:ascii="Consolas" w:hAnsi="Consolas"/>
          <w:bCs/>
          <w:sz w:val="22"/>
        </w:rPr>
      </w:pPr>
      <w:r w:rsidRPr="003D7104">
        <w:rPr>
          <w:rFonts w:ascii="Consolas" w:hAnsi="Consolas"/>
          <w:bCs/>
          <w:sz w:val="22"/>
        </w:rPr>
        <w:t xml:space="preserve">                print(result)</w:t>
      </w:r>
    </w:p>
    <w:p w14:paraId="3B6AA79B" w14:textId="77777777" w:rsidR="00753A8E" w:rsidRDefault="00753A8E">
      <w:pPr>
        <w:spacing w:line="240" w:lineRule="auto"/>
        <w:ind w:firstLine="0"/>
        <w:jc w:val="left"/>
        <w:rPr>
          <w:bCs/>
          <w:szCs w:val="26"/>
        </w:rPr>
      </w:pPr>
    </w:p>
    <w:p w14:paraId="3B8B32E6" w14:textId="5C67FBAD" w:rsidR="00DF1924" w:rsidRPr="00DF1924" w:rsidRDefault="00DF1924">
      <w:pPr>
        <w:spacing w:line="240" w:lineRule="auto"/>
        <w:ind w:firstLine="0"/>
        <w:jc w:val="left"/>
        <w:rPr>
          <w:b/>
          <w:kern w:val="28"/>
          <w:szCs w:val="26"/>
        </w:rPr>
      </w:pPr>
      <w:r w:rsidRPr="00DF1924">
        <w:rPr>
          <w:bCs/>
          <w:szCs w:val="26"/>
        </w:rPr>
        <w:br w:type="page"/>
      </w:r>
    </w:p>
    <w:p w14:paraId="7FECC317" w14:textId="65384A67" w:rsidR="000C1A1F" w:rsidRPr="00DA210E" w:rsidRDefault="000C1A1F" w:rsidP="002C5E72">
      <w:pPr>
        <w:pStyle w:val="Title"/>
        <w:spacing w:before="0"/>
        <w:rPr>
          <w:rFonts w:ascii="Times New Roman" w:hAnsi="Times New Roman"/>
          <w:bCs w:val="0"/>
          <w:sz w:val="36"/>
          <w:szCs w:val="36"/>
        </w:rPr>
      </w:pPr>
      <w:bookmarkStart w:id="84" w:name="_Toc74750679"/>
      <w:bookmarkStart w:id="85" w:name="_Toc164726771"/>
      <w:r w:rsidRPr="00DA210E">
        <w:rPr>
          <w:rFonts w:ascii="Times New Roman" w:hAnsi="Times New Roman"/>
          <w:bCs w:val="0"/>
          <w:sz w:val="36"/>
          <w:szCs w:val="36"/>
        </w:rPr>
        <w:lastRenderedPageBreak/>
        <w:t>TÀI LIỆU THAM KHẢO</w:t>
      </w:r>
      <w:bookmarkEnd w:id="81"/>
      <w:bookmarkEnd w:id="84"/>
      <w:bookmarkEnd w:id="85"/>
    </w:p>
    <w:p w14:paraId="3905358D" w14:textId="114F0B57" w:rsidR="000C1A1F" w:rsidRDefault="000C1A1F" w:rsidP="0095785A">
      <w:pPr>
        <w:ind w:firstLine="0"/>
      </w:pPr>
      <w:r>
        <w:t>[1]</w:t>
      </w:r>
      <w:r w:rsidR="0095785A">
        <w:tab/>
        <w:t xml:space="preserve">PGS. TS </w:t>
      </w:r>
      <w:r w:rsidR="002C5E72">
        <w:t xml:space="preserve">Trương Ngọc Sơn, </w:t>
      </w:r>
      <w:r w:rsidR="002C5E72">
        <w:rPr>
          <w:i/>
          <w:iCs/>
        </w:rPr>
        <w:t>Trí tuệ nhân tạo cơ sở và ứng dụng,</w:t>
      </w:r>
      <w:r w:rsidR="002C5E72">
        <w:t xml:space="preserve"> Đại học quốc gia TPHCM, 2020</w:t>
      </w:r>
      <w:r>
        <w:t>.</w:t>
      </w:r>
    </w:p>
    <w:p w14:paraId="03F5DD47" w14:textId="7FA0590F" w:rsidR="009E63AF" w:rsidRPr="00921DB1" w:rsidRDefault="000C1A1F" w:rsidP="00DF0133">
      <w:pPr>
        <w:ind w:firstLine="0"/>
        <w:jc w:val="left"/>
      </w:pPr>
      <w:r>
        <w:t>[2]</w:t>
      </w:r>
      <w:r w:rsidR="00DF0133">
        <w:t xml:space="preserve"> </w:t>
      </w:r>
      <w:r w:rsidR="003C59A6">
        <w:t xml:space="preserve">Trương Đức Nhật </w:t>
      </w:r>
      <w:r w:rsidR="00DF0133">
        <w:t>Minh,</w:t>
      </w:r>
      <w:r w:rsidR="003C59A6">
        <w:t xml:space="preserve"> Phạm Đình Khanh,</w:t>
      </w:r>
      <w:r w:rsidR="00DF0133">
        <w:t xml:space="preserve"> Tham khảo source </w:t>
      </w:r>
      <w:r w:rsidR="00A51532">
        <w:t xml:space="preserve">-2021 </w:t>
      </w:r>
      <w:bookmarkStart w:id="86" w:name="_GoBack"/>
      <w:bookmarkEnd w:id="86"/>
      <w:r w:rsidR="009E63AF" w:rsidRPr="009E63AF">
        <w:t>https://drive.google.com/drive/folders/1GfejuNOH7LUUJTCEpgMBJnP2ciS20h3C</w:t>
      </w:r>
    </w:p>
    <w:p w14:paraId="37987266" w14:textId="2AF33C51" w:rsidR="0095785A" w:rsidRPr="0095785A" w:rsidRDefault="0095785A" w:rsidP="0095785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95785A">
        <w:rPr>
          <w:noProof/>
          <w:szCs w:val="24"/>
        </w:rPr>
        <w:t>[</w:t>
      </w:r>
      <w:r>
        <w:rPr>
          <w:noProof/>
          <w:szCs w:val="24"/>
        </w:rPr>
        <w:t>3</w:t>
      </w:r>
      <w:r w:rsidRPr="0095785A">
        <w:rPr>
          <w:noProof/>
          <w:szCs w:val="24"/>
        </w:rPr>
        <w:t>]</w:t>
      </w:r>
      <w:r w:rsidRPr="0095785A">
        <w:rPr>
          <w:noProof/>
          <w:szCs w:val="24"/>
        </w:rPr>
        <w:tab/>
        <w:t xml:space="preserve">Q. Zhang, M. Zhang, T. Chen, Z. Sun, Y. Ma, and B. Yu, “Recent advances in convolutional neural network acceleration,” </w:t>
      </w:r>
      <w:r w:rsidRPr="0095785A">
        <w:rPr>
          <w:i/>
          <w:iCs/>
          <w:noProof/>
          <w:szCs w:val="24"/>
        </w:rPr>
        <w:t>Neurocomputing</w:t>
      </w:r>
      <w:r w:rsidRPr="0095785A">
        <w:rPr>
          <w:noProof/>
          <w:szCs w:val="24"/>
        </w:rPr>
        <w:t>, vol. 323, pp. 0–38, 2019, doi: 10.1016/j.neucom.2018.09.038.</w:t>
      </w:r>
    </w:p>
    <w:p w14:paraId="24D776BD" w14:textId="7972F902" w:rsidR="000C1A1F" w:rsidRDefault="0095785A" w:rsidP="0095785A">
      <w:pPr>
        <w:ind w:firstLine="0"/>
        <w:jc w:val="left"/>
      </w:pPr>
      <w:r>
        <w:fldChar w:fldCharType="end"/>
      </w:r>
    </w:p>
    <w:sectPr w:rsidR="000C1A1F" w:rsidSect="00F9528F">
      <w:footerReference w:type="default" r:id="rId41"/>
      <w:pgSz w:w="11907" w:h="16840" w:code="9"/>
      <w:pgMar w:top="1418" w:right="1418"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37AE66" w14:textId="77777777" w:rsidR="001C3A76" w:rsidRDefault="001C3A76">
      <w:r>
        <w:separator/>
      </w:r>
    </w:p>
  </w:endnote>
  <w:endnote w:type="continuationSeparator" w:id="0">
    <w:p w14:paraId="54D5040B" w14:textId="77777777" w:rsidR="001C3A76" w:rsidRDefault="001C3A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871DDA" w14:textId="77777777" w:rsidR="008B574E" w:rsidRPr="00395071" w:rsidRDefault="008B574E">
    <w:pPr>
      <w:pStyle w:val="Footer"/>
      <w:jc w:val="center"/>
    </w:pPr>
  </w:p>
  <w:p w14:paraId="3C9111DB" w14:textId="77777777" w:rsidR="008B574E" w:rsidRDefault="008B574E">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D34F5E" w14:textId="0B922072" w:rsidR="008B574E" w:rsidRPr="00395071" w:rsidRDefault="008B574E">
    <w:pPr>
      <w:pStyle w:val="Footer"/>
      <w:jc w:val="center"/>
    </w:pPr>
    <w:r w:rsidRPr="00395071">
      <w:fldChar w:fldCharType="begin"/>
    </w:r>
    <w:r w:rsidRPr="00395071">
      <w:instrText xml:space="preserve"> PAGE   \* MERGEFORMAT </w:instrText>
    </w:r>
    <w:r w:rsidRPr="00395071">
      <w:fldChar w:fldCharType="separate"/>
    </w:r>
    <w:r w:rsidR="00B7393D">
      <w:rPr>
        <w:noProof/>
      </w:rPr>
      <w:t>iii</w:t>
    </w:r>
    <w:r w:rsidRPr="00395071">
      <w:rPr>
        <w:noProof/>
      </w:rPr>
      <w:fldChar w:fldCharType="end"/>
    </w:r>
  </w:p>
  <w:p w14:paraId="7D98841D" w14:textId="77777777" w:rsidR="008B574E" w:rsidRDefault="008B574E">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71E3B7" w14:textId="57152ABD" w:rsidR="008B574E" w:rsidRPr="00EB071D" w:rsidRDefault="008B574E">
    <w:pPr>
      <w:pStyle w:val="Footer"/>
      <w:jc w:val="center"/>
    </w:pPr>
    <w:r w:rsidRPr="00EB071D">
      <w:fldChar w:fldCharType="begin"/>
    </w:r>
    <w:r w:rsidRPr="00EB071D">
      <w:instrText xml:space="preserve"> PAGE   \* MERGEFORMAT </w:instrText>
    </w:r>
    <w:r w:rsidRPr="00EB071D">
      <w:fldChar w:fldCharType="separate"/>
    </w:r>
    <w:r w:rsidR="00A51532">
      <w:rPr>
        <w:noProof/>
      </w:rPr>
      <w:t>42</w:t>
    </w:r>
    <w:r w:rsidRPr="00EB071D">
      <w:rPr>
        <w:noProof/>
      </w:rPr>
      <w:fldChar w:fldCharType="end"/>
    </w:r>
  </w:p>
  <w:p w14:paraId="6D39BEBE" w14:textId="77777777" w:rsidR="008B574E" w:rsidRDefault="008B574E">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2BD0C8D" w14:textId="77777777" w:rsidR="001C3A76" w:rsidRDefault="001C3A76">
      <w:r>
        <w:separator/>
      </w:r>
    </w:p>
  </w:footnote>
  <w:footnote w:type="continuationSeparator" w:id="0">
    <w:p w14:paraId="2908CB22" w14:textId="77777777" w:rsidR="001C3A76" w:rsidRDefault="001C3A7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2" type="#_x0000_t75" style="width:9pt;height:9pt" o:bullet="t">
        <v:imagedata r:id="rId1" o:title="BD14514_"/>
      </v:shape>
    </w:pict>
  </w:numPicBullet>
  <w:numPicBullet w:numPicBulletId="1">
    <w:pict>
      <v:shape id="_x0000_i1043" type="#_x0000_t75" style="width:11.25pt;height:11.25pt" o:bullet="t">
        <v:imagedata r:id="rId2" o:title="BD14579_"/>
      </v:shape>
    </w:pict>
  </w:numPicBullet>
  <w:abstractNum w:abstractNumId="0" w15:restartNumberingAfterBreak="0">
    <w:nsid w:val="01390DBF"/>
    <w:multiLevelType w:val="hybridMultilevel"/>
    <w:tmpl w:val="60400398"/>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FFFFFFFF">
      <w:start w:val="1"/>
      <w:numFmt w:val="bullet"/>
      <w:lvlText w:val="o"/>
      <w:lvlJc w:val="left"/>
      <w:pPr>
        <w:tabs>
          <w:tab w:val="num" w:pos="1440"/>
        </w:tabs>
        <w:ind w:left="1440" w:hanging="360"/>
      </w:pPr>
      <w:rPr>
        <w:rFonts w:ascii="Courier New" w:hAnsi="Courier New" w:cs="Times New Roman"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1" w15:restartNumberingAfterBreak="0">
    <w:nsid w:val="03644F63"/>
    <w:multiLevelType w:val="hybridMultilevel"/>
    <w:tmpl w:val="9FEA54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514D"/>
    <w:multiLevelType w:val="hybridMultilevel"/>
    <w:tmpl w:val="B16064E2"/>
    <w:lvl w:ilvl="0" w:tplc="4714275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B6210B"/>
    <w:multiLevelType w:val="multilevel"/>
    <w:tmpl w:val="BC524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7C57A0"/>
    <w:multiLevelType w:val="hybridMultilevel"/>
    <w:tmpl w:val="4FF852B6"/>
    <w:lvl w:ilvl="0" w:tplc="FFFFFFFF">
      <w:numFmt w:val="bullet"/>
      <w:lvlText w:val="-"/>
      <w:lvlJc w:val="left"/>
      <w:pPr>
        <w:tabs>
          <w:tab w:val="num" w:pos="720"/>
        </w:tabs>
        <w:ind w:left="720" w:hanging="360"/>
      </w:pPr>
      <w:rPr>
        <w:rFonts w:ascii="Times New Roman" w:eastAsia="Times New Roman" w:hAnsi="Times New Roman" w:cs="Times New Roman" w:hint="default"/>
      </w:rPr>
    </w:lvl>
    <w:lvl w:ilvl="1" w:tplc="B50ACF18">
      <w:start w:val="1"/>
      <w:numFmt w:val="bullet"/>
      <w:lvlText w:val=""/>
      <w:lvlJc w:val="left"/>
      <w:pPr>
        <w:tabs>
          <w:tab w:val="num" w:pos="1440"/>
        </w:tabs>
        <w:ind w:left="1440" w:hanging="360"/>
      </w:pPr>
      <w:rPr>
        <w:rFonts w:ascii="Symbol" w:hAnsi="Symbol" w:hint="default"/>
      </w:rPr>
    </w:lvl>
    <w:lvl w:ilvl="2" w:tplc="FFFFFFFF">
      <w:start w:val="1"/>
      <w:numFmt w:val="bullet"/>
      <w:lvlText w:val=""/>
      <w:lvlJc w:val="left"/>
      <w:pPr>
        <w:tabs>
          <w:tab w:val="num" w:pos="2160"/>
        </w:tabs>
        <w:ind w:left="2160" w:hanging="360"/>
      </w:pPr>
      <w:rPr>
        <w:rFonts w:ascii="Times New Roman" w:hAnsi="Times New Roman" w:cs="Times New Roman" w:hint="default"/>
      </w:rPr>
    </w:lvl>
    <w:lvl w:ilvl="3" w:tplc="FFFFFFFF">
      <w:start w:val="1"/>
      <w:numFmt w:val="bullet"/>
      <w:lvlText w:val=""/>
      <w:lvlJc w:val="left"/>
      <w:pPr>
        <w:tabs>
          <w:tab w:val="num" w:pos="2880"/>
        </w:tabs>
        <w:ind w:left="2880" w:hanging="360"/>
      </w:pPr>
      <w:rPr>
        <w:rFonts w:ascii="Times New Roman" w:hAnsi="Times New Roman" w:cs="Times New Roman" w:hint="default"/>
      </w:rPr>
    </w:lvl>
    <w:lvl w:ilvl="4" w:tplc="FFFFFFFF">
      <w:start w:val="1"/>
      <w:numFmt w:val="bullet"/>
      <w:lvlText w:val="o"/>
      <w:lvlJc w:val="left"/>
      <w:pPr>
        <w:tabs>
          <w:tab w:val="num" w:pos="3600"/>
        </w:tabs>
        <w:ind w:left="3600" w:hanging="360"/>
      </w:pPr>
      <w:rPr>
        <w:rFonts w:ascii="Courier New" w:hAnsi="Courier New" w:cs="Times New Roman" w:hint="default"/>
      </w:rPr>
    </w:lvl>
    <w:lvl w:ilvl="5" w:tplc="FFFFFFFF">
      <w:start w:val="1"/>
      <w:numFmt w:val="bullet"/>
      <w:lvlText w:val=""/>
      <w:lvlJc w:val="left"/>
      <w:pPr>
        <w:tabs>
          <w:tab w:val="num" w:pos="4320"/>
        </w:tabs>
        <w:ind w:left="4320" w:hanging="360"/>
      </w:pPr>
      <w:rPr>
        <w:rFonts w:ascii="Times New Roman" w:hAnsi="Times New Roman" w:cs="Times New Roman" w:hint="default"/>
      </w:rPr>
    </w:lvl>
    <w:lvl w:ilvl="6" w:tplc="FFFFFFFF">
      <w:start w:val="1"/>
      <w:numFmt w:val="bullet"/>
      <w:lvlText w:val=""/>
      <w:lvlJc w:val="left"/>
      <w:pPr>
        <w:tabs>
          <w:tab w:val="num" w:pos="5040"/>
        </w:tabs>
        <w:ind w:left="5040" w:hanging="360"/>
      </w:pPr>
      <w:rPr>
        <w:rFonts w:ascii="Times New Roman" w:hAnsi="Times New Roman" w:cs="Times New Roman" w:hint="default"/>
      </w:rPr>
    </w:lvl>
    <w:lvl w:ilvl="7" w:tplc="FFFFFFFF">
      <w:start w:val="1"/>
      <w:numFmt w:val="bullet"/>
      <w:lvlText w:val="o"/>
      <w:lvlJc w:val="left"/>
      <w:pPr>
        <w:tabs>
          <w:tab w:val="num" w:pos="5760"/>
        </w:tabs>
        <w:ind w:left="5760" w:hanging="360"/>
      </w:pPr>
      <w:rPr>
        <w:rFonts w:ascii="Courier New" w:hAnsi="Courier New" w:cs="Times New Roman" w:hint="default"/>
      </w:rPr>
    </w:lvl>
    <w:lvl w:ilvl="8" w:tplc="FFFFFFFF">
      <w:start w:val="1"/>
      <w:numFmt w:val="bullet"/>
      <w:lvlText w:val=""/>
      <w:lvlJc w:val="left"/>
      <w:pPr>
        <w:tabs>
          <w:tab w:val="num" w:pos="6480"/>
        </w:tabs>
        <w:ind w:left="6480" w:hanging="360"/>
      </w:pPr>
      <w:rPr>
        <w:rFonts w:ascii="Times New Roman" w:hAnsi="Times New Roman" w:cs="Times New Roman" w:hint="default"/>
      </w:rPr>
    </w:lvl>
  </w:abstractNum>
  <w:abstractNum w:abstractNumId="5" w15:restartNumberingAfterBreak="0">
    <w:nsid w:val="1B413FE7"/>
    <w:multiLevelType w:val="hybridMultilevel"/>
    <w:tmpl w:val="7C30C2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D7027A"/>
    <w:multiLevelType w:val="hybridMultilevel"/>
    <w:tmpl w:val="6AEECD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52291"/>
    <w:multiLevelType w:val="hybridMultilevel"/>
    <w:tmpl w:val="99A6068C"/>
    <w:lvl w:ilvl="0" w:tplc="042A0001">
      <w:start w:val="1"/>
      <w:numFmt w:val="bullet"/>
      <w:lvlText w:val=""/>
      <w:lvlJc w:val="left"/>
      <w:pPr>
        <w:ind w:left="720" w:hanging="360"/>
      </w:pPr>
      <w:rPr>
        <w:rFonts w:ascii="Symbol" w:hAnsi="Symbol" w:hint="default"/>
      </w:rPr>
    </w:lvl>
    <w:lvl w:ilvl="1" w:tplc="042A0001">
      <w:start w:val="1"/>
      <w:numFmt w:val="bullet"/>
      <w:lvlText w:val=""/>
      <w:lvlJc w:val="left"/>
      <w:pPr>
        <w:ind w:left="1440" w:hanging="360"/>
      </w:pPr>
      <w:rPr>
        <w:rFonts w:ascii="Symbol" w:hAnsi="Symbol"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8" w15:restartNumberingAfterBreak="0">
    <w:nsid w:val="26F54CA2"/>
    <w:multiLevelType w:val="multilevel"/>
    <w:tmpl w:val="B98CB722"/>
    <w:lvl w:ilvl="0">
      <w:start w:val="1"/>
      <w:numFmt w:val="decimal"/>
      <w:pStyle w:val="Heading1"/>
      <w:suff w:val="space"/>
      <w:lvlText w:val="Chương %1:"/>
      <w:lvlJc w:val="left"/>
      <w:pPr>
        <w:ind w:left="0" w:firstLine="0"/>
      </w:pPr>
      <w:rPr>
        <w:rFonts w:ascii="Times New Roman" w:hAnsi="Times New Roman" w:hint="default"/>
        <w:b/>
        <w:i w:val="0"/>
        <w:sz w:val="36"/>
        <w:szCs w:val="36"/>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9" w15:restartNumberingAfterBreak="0">
    <w:nsid w:val="27A92EB4"/>
    <w:multiLevelType w:val="hybridMultilevel"/>
    <w:tmpl w:val="FA1837E8"/>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10" w15:restartNumberingAfterBreak="0">
    <w:nsid w:val="2C30672A"/>
    <w:multiLevelType w:val="hybridMultilevel"/>
    <w:tmpl w:val="E1726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E115D3"/>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2" w15:restartNumberingAfterBreak="0">
    <w:nsid w:val="38740A3D"/>
    <w:multiLevelType w:val="hybridMultilevel"/>
    <w:tmpl w:val="B7F017C2"/>
    <w:lvl w:ilvl="0" w:tplc="30E8BBAE">
      <w:numFmt w:val="bullet"/>
      <w:lvlText w:val="-"/>
      <w:lvlJc w:val="left"/>
      <w:pPr>
        <w:tabs>
          <w:tab w:val="num" w:pos="1080"/>
        </w:tabs>
        <w:ind w:left="1080" w:hanging="360"/>
      </w:pPr>
      <w:rPr>
        <w:rFonts w:ascii="Arial" w:eastAsia="Times New Roman" w:hAnsi="Arial" w:cs="Aria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9ED6B10"/>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4" w15:restartNumberingAfterBreak="0">
    <w:nsid w:val="3B7C3BDB"/>
    <w:multiLevelType w:val="hybridMultilevel"/>
    <w:tmpl w:val="18EC7CB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1844E4"/>
    <w:multiLevelType w:val="hybridMultilevel"/>
    <w:tmpl w:val="140C821A"/>
    <w:lvl w:ilvl="0" w:tplc="672A4B98">
      <w:start w:val="1"/>
      <w:numFmt w:val="decimal"/>
      <w:lvlText w:val="[%1]"/>
      <w:lvlJc w:val="right"/>
      <w:pPr>
        <w:ind w:left="1145" w:hanging="360"/>
      </w:pPr>
      <w:rPr>
        <w:rFonts w:hint="default"/>
      </w:rPr>
    </w:lvl>
    <w:lvl w:ilvl="1" w:tplc="04090019" w:tentative="1">
      <w:start w:val="1"/>
      <w:numFmt w:val="lowerLetter"/>
      <w:lvlText w:val="%2."/>
      <w:lvlJc w:val="left"/>
      <w:pPr>
        <w:ind w:left="1865" w:hanging="360"/>
      </w:pPr>
    </w:lvl>
    <w:lvl w:ilvl="2" w:tplc="0409001B" w:tentative="1">
      <w:start w:val="1"/>
      <w:numFmt w:val="lowerRoman"/>
      <w:lvlText w:val="%3."/>
      <w:lvlJc w:val="right"/>
      <w:pPr>
        <w:ind w:left="2585" w:hanging="180"/>
      </w:p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6" w15:restartNumberingAfterBreak="0">
    <w:nsid w:val="40C03E5E"/>
    <w:multiLevelType w:val="hybridMultilevel"/>
    <w:tmpl w:val="A112989A"/>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2FD37C4"/>
    <w:multiLevelType w:val="hybridMultilevel"/>
    <w:tmpl w:val="217C1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48316F"/>
    <w:multiLevelType w:val="hybridMultilevel"/>
    <w:tmpl w:val="7630A91C"/>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0E6365"/>
    <w:multiLevelType w:val="hybridMultilevel"/>
    <w:tmpl w:val="DBBEAFE0"/>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47AB3943"/>
    <w:multiLevelType w:val="hybridMultilevel"/>
    <w:tmpl w:val="20D01F92"/>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1" w15:restartNumberingAfterBreak="0">
    <w:nsid w:val="51C0787B"/>
    <w:multiLevelType w:val="hybridMultilevel"/>
    <w:tmpl w:val="FA6A5856"/>
    <w:lvl w:ilvl="0" w:tplc="30E8BBAE">
      <w:numFmt w:val="bullet"/>
      <w:lvlText w:val="-"/>
      <w:lvlJc w:val="left"/>
      <w:pPr>
        <w:tabs>
          <w:tab w:val="num" w:pos="1800"/>
        </w:tabs>
        <w:ind w:left="1800" w:hanging="360"/>
      </w:pPr>
      <w:rPr>
        <w:rFonts w:ascii="Arial" w:eastAsia="Times New Roman" w:hAnsi="Arial" w:cs="Arial" w:hint="default"/>
      </w:rPr>
    </w:lvl>
    <w:lvl w:ilvl="1" w:tplc="D6561D0E">
      <w:numFmt w:val="bullet"/>
      <w:lvlText w:val="-"/>
      <w:lvlJc w:val="left"/>
      <w:pPr>
        <w:tabs>
          <w:tab w:val="num" w:pos="2160"/>
        </w:tabs>
        <w:ind w:left="2160" w:hanging="360"/>
      </w:pPr>
      <w:rPr>
        <w:rFonts w:ascii="Times New Roman" w:eastAsia="Times New Roman" w:hAnsi="Times New Roman" w:cs="Times New Roman"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22" w15:restartNumberingAfterBreak="0">
    <w:nsid w:val="537F764C"/>
    <w:multiLevelType w:val="hybridMultilevel"/>
    <w:tmpl w:val="BDE827B6"/>
    <w:lvl w:ilvl="0" w:tplc="D6561D0E">
      <w:numFmt w:val="bullet"/>
      <w:lvlText w:val="-"/>
      <w:lvlJc w:val="left"/>
      <w:pPr>
        <w:tabs>
          <w:tab w:val="num" w:pos="1080"/>
        </w:tabs>
        <w:ind w:left="1080" w:hanging="360"/>
      </w:pPr>
      <w:rPr>
        <w:rFonts w:ascii="Times New Roman" w:eastAsia="Times New Roman" w:hAnsi="Times New Roman" w:cs="Times New Roman" w:hint="default"/>
      </w:rPr>
    </w:lvl>
    <w:lvl w:ilvl="1" w:tplc="30E8BBAE">
      <w:numFmt w:val="bullet"/>
      <w:lvlText w:val="-"/>
      <w:lvlJc w:val="left"/>
      <w:pPr>
        <w:tabs>
          <w:tab w:val="num" w:pos="1440"/>
        </w:tabs>
        <w:ind w:left="1440" w:hanging="360"/>
      </w:pPr>
      <w:rPr>
        <w:rFonts w:ascii="Arial" w:eastAsia="Times New Roman" w:hAnsi="Arial" w:cs="Aria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D93296B"/>
    <w:multiLevelType w:val="hybridMultilevel"/>
    <w:tmpl w:val="4E0ECEF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D96041E"/>
    <w:multiLevelType w:val="hybridMultilevel"/>
    <w:tmpl w:val="2348DB86"/>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46374A"/>
    <w:multiLevelType w:val="hybridMultilevel"/>
    <w:tmpl w:val="D552693A"/>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26" w15:restartNumberingAfterBreak="0">
    <w:nsid w:val="648459AD"/>
    <w:multiLevelType w:val="hybridMultilevel"/>
    <w:tmpl w:val="9FECC976"/>
    <w:lvl w:ilvl="0" w:tplc="57EEB7E8">
      <w:start w:val="1"/>
      <w:numFmt w:val="decimal"/>
      <w:lvlText w:val="%1."/>
      <w:lvlJc w:val="left"/>
      <w:pPr>
        <w:ind w:left="720" w:hanging="360"/>
      </w:pPr>
      <w:rPr>
        <w:rFonts w:hint="default"/>
        <w:sz w:val="23"/>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5635847"/>
    <w:multiLevelType w:val="hybridMultilevel"/>
    <w:tmpl w:val="C2189DE8"/>
    <w:lvl w:ilvl="0" w:tplc="825A480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F013D26"/>
    <w:multiLevelType w:val="hybridMultilevel"/>
    <w:tmpl w:val="DC6CC54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043C06"/>
    <w:multiLevelType w:val="hybridMultilevel"/>
    <w:tmpl w:val="D75C8E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DEA56AF"/>
    <w:multiLevelType w:val="hybridMultilevel"/>
    <w:tmpl w:val="94E23550"/>
    <w:lvl w:ilvl="0" w:tplc="6CBE290E">
      <w:start w:val="1"/>
      <w:numFmt w:val="bullet"/>
      <w:lvlText w:val="-"/>
      <w:lvlJc w:val="left"/>
      <w:pPr>
        <w:ind w:left="1145" w:hanging="360"/>
      </w:pPr>
      <w:rPr>
        <w:rFonts w:ascii="Times New Roman" w:hAnsi="Times New Roman" w:cs="Times New Roman"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1" w15:restartNumberingAfterBreak="0">
    <w:nsid w:val="7F6E71F1"/>
    <w:multiLevelType w:val="hybridMultilevel"/>
    <w:tmpl w:val="07E672BC"/>
    <w:lvl w:ilvl="0" w:tplc="04090001">
      <w:start w:val="1"/>
      <w:numFmt w:val="bullet"/>
      <w:lvlText w:val=""/>
      <w:lvlJc w:val="left"/>
      <w:pPr>
        <w:ind w:left="1145" w:hanging="360"/>
      </w:pPr>
      <w:rPr>
        <w:rFonts w:ascii="Symbol" w:hAnsi="Symbol" w:hint="default"/>
      </w:rPr>
    </w:lvl>
    <w:lvl w:ilvl="1" w:tplc="04090003" w:tentative="1">
      <w:start w:val="1"/>
      <w:numFmt w:val="bullet"/>
      <w:lvlText w:val="o"/>
      <w:lvlJc w:val="left"/>
      <w:pPr>
        <w:ind w:left="1865" w:hanging="360"/>
      </w:pPr>
      <w:rPr>
        <w:rFonts w:ascii="Courier New" w:hAnsi="Courier New" w:cs="Courier New" w:hint="default"/>
      </w:rPr>
    </w:lvl>
    <w:lvl w:ilvl="2" w:tplc="04090005" w:tentative="1">
      <w:start w:val="1"/>
      <w:numFmt w:val="bullet"/>
      <w:lvlText w:val=""/>
      <w:lvlJc w:val="left"/>
      <w:pPr>
        <w:ind w:left="2585" w:hanging="360"/>
      </w:pPr>
      <w:rPr>
        <w:rFonts w:ascii="Wingdings" w:hAnsi="Wingdings" w:hint="default"/>
      </w:rPr>
    </w:lvl>
    <w:lvl w:ilvl="3" w:tplc="04090001" w:tentative="1">
      <w:start w:val="1"/>
      <w:numFmt w:val="bullet"/>
      <w:lvlText w:val=""/>
      <w:lvlJc w:val="left"/>
      <w:pPr>
        <w:ind w:left="3305" w:hanging="360"/>
      </w:pPr>
      <w:rPr>
        <w:rFonts w:ascii="Symbol" w:hAnsi="Symbol" w:hint="default"/>
      </w:rPr>
    </w:lvl>
    <w:lvl w:ilvl="4" w:tplc="04090003" w:tentative="1">
      <w:start w:val="1"/>
      <w:numFmt w:val="bullet"/>
      <w:lvlText w:val="o"/>
      <w:lvlJc w:val="left"/>
      <w:pPr>
        <w:ind w:left="4025" w:hanging="360"/>
      </w:pPr>
      <w:rPr>
        <w:rFonts w:ascii="Courier New" w:hAnsi="Courier New" w:cs="Courier New" w:hint="default"/>
      </w:rPr>
    </w:lvl>
    <w:lvl w:ilvl="5" w:tplc="04090005" w:tentative="1">
      <w:start w:val="1"/>
      <w:numFmt w:val="bullet"/>
      <w:lvlText w:val=""/>
      <w:lvlJc w:val="left"/>
      <w:pPr>
        <w:ind w:left="4745" w:hanging="360"/>
      </w:pPr>
      <w:rPr>
        <w:rFonts w:ascii="Wingdings" w:hAnsi="Wingdings" w:hint="default"/>
      </w:rPr>
    </w:lvl>
    <w:lvl w:ilvl="6" w:tplc="04090001" w:tentative="1">
      <w:start w:val="1"/>
      <w:numFmt w:val="bullet"/>
      <w:lvlText w:val=""/>
      <w:lvlJc w:val="left"/>
      <w:pPr>
        <w:ind w:left="5465" w:hanging="360"/>
      </w:pPr>
      <w:rPr>
        <w:rFonts w:ascii="Symbol" w:hAnsi="Symbol" w:hint="default"/>
      </w:rPr>
    </w:lvl>
    <w:lvl w:ilvl="7" w:tplc="04090003" w:tentative="1">
      <w:start w:val="1"/>
      <w:numFmt w:val="bullet"/>
      <w:lvlText w:val="o"/>
      <w:lvlJc w:val="left"/>
      <w:pPr>
        <w:ind w:left="6185" w:hanging="360"/>
      </w:pPr>
      <w:rPr>
        <w:rFonts w:ascii="Courier New" w:hAnsi="Courier New" w:cs="Courier New" w:hint="default"/>
      </w:rPr>
    </w:lvl>
    <w:lvl w:ilvl="8" w:tplc="04090005" w:tentative="1">
      <w:start w:val="1"/>
      <w:numFmt w:val="bullet"/>
      <w:lvlText w:val=""/>
      <w:lvlJc w:val="left"/>
      <w:pPr>
        <w:ind w:left="6905" w:hanging="360"/>
      </w:pPr>
      <w:rPr>
        <w:rFonts w:ascii="Wingdings" w:hAnsi="Wingdings" w:hint="default"/>
      </w:rPr>
    </w:lvl>
  </w:abstractNum>
  <w:abstractNum w:abstractNumId="32" w15:restartNumberingAfterBreak="0">
    <w:nsid w:val="7FAB053F"/>
    <w:multiLevelType w:val="hybridMultilevel"/>
    <w:tmpl w:val="E30A7DBE"/>
    <w:lvl w:ilvl="0" w:tplc="6CBE290E">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1"/>
  </w:num>
  <w:num w:numId="2">
    <w:abstractNumId w:val="19"/>
  </w:num>
  <w:num w:numId="3">
    <w:abstractNumId w:val="22"/>
  </w:num>
  <w:num w:numId="4">
    <w:abstractNumId w:val="12"/>
  </w:num>
  <w:num w:numId="5">
    <w:abstractNumId w:val="26"/>
  </w:num>
  <w:num w:numId="6">
    <w:abstractNumId w:val="18"/>
  </w:num>
  <w:num w:numId="7">
    <w:abstractNumId w:val="8"/>
  </w:num>
  <w:num w:numId="8">
    <w:abstractNumId w:val="0"/>
  </w:num>
  <w:num w:numId="9">
    <w:abstractNumId w:val="4"/>
  </w:num>
  <w:num w:numId="10">
    <w:abstractNumId w:val="13"/>
  </w:num>
  <w:num w:numId="11">
    <w:abstractNumId w:val="20"/>
  </w:num>
  <w:num w:numId="12">
    <w:abstractNumId w:val="30"/>
  </w:num>
  <w:num w:numId="13">
    <w:abstractNumId w:val="16"/>
  </w:num>
  <w:num w:numId="14">
    <w:abstractNumId w:val="17"/>
  </w:num>
  <w:num w:numId="15">
    <w:abstractNumId w:val="32"/>
  </w:num>
  <w:num w:numId="16">
    <w:abstractNumId w:val="15"/>
  </w:num>
  <w:num w:numId="17">
    <w:abstractNumId w:val="11"/>
  </w:num>
  <w:num w:numId="18">
    <w:abstractNumId w:val="24"/>
  </w:num>
  <w:num w:numId="19">
    <w:abstractNumId w:val="3"/>
  </w:num>
  <w:num w:numId="20">
    <w:abstractNumId w:val="8"/>
  </w:num>
  <w:num w:numId="21">
    <w:abstractNumId w:val="8"/>
  </w:num>
  <w:num w:numId="22">
    <w:abstractNumId w:val="8"/>
  </w:num>
  <w:num w:numId="23">
    <w:abstractNumId w:val="8"/>
  </w:num>
  <w:num w:numId="24">
    <w:abstractNumId w:val="8"/>
  </w:num>
  <w:num w:numId="25">
    <w:abstractNumId w:val="8"/>
  </w:num>
  <w:num w:numId="26">
    <w:abstractNumId w:val="7"/>
  </w:num>
  <w:num w:numId="27">
    <w:abstractNumId w:val="9"/>
  </w:num>
  <w:num w:numId="28">
    <w:abstractNumId w:val="25"/>
  </w:num>
  <w:num w:numId="29">
    <w:abstractNumId w:val="31"/>
  </w:num>
  <w:num w:numId="30">
    <w:abstractNumId w:val="10"/>
  </w:num>
  <w:num w:numId="31">
    <w:abstractNumId w:val="28"/>
  </w:num>
  <w:num w:numId="32">
    <w:abstractNumId w:val="6"/>
  </w:num>
  <w:num w:numId="33">
    <w:abstractNumId w:val="1"/>
  </w:num>
  <w:num w:numId="34">
    <w:abstractNumId w:val="2"/>
  </w:num>
  <w:num w:numId="35">
    <w:abstractNumId w:val="27"/>
  </w:num>
  <w:num w:numId="36">
    <w:abstractNumId w:val="29"/>
  </w:num>
  <w:num w:numId="37">
    <w:abstractNumId w:val="5"/>
  </w:num>
  <w:num w:numId="38">
    <w:abstractNumId w:val="23"/>
  </w:num>
  <w:num w:numId="39">
    <w:abstractNumId w:val="1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57"/>
  <w:displayHorizontalDrawingGridEvery w:val="0"/>
  <w:displayVerticalDrawingGridEvery w:val="2"/>
  <w:noPunctuationKerning/>
  <w:characterSpacingControl w:val="doNotCompress"/>
  <w:hdrShapeDefaults>
    <o:shapedefaults v:ext="edit" spidmax="2049" fillcolor="black">
      <v:fill color="black"/>
      <v:shadow color="#868686"/>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3925"/>
    <w:rsid w:val="00002C35"/>
    <w:rsid w:val="00004716"/>
    <w:rsid w:val="00015536"/>
    <w:rsid w:val="00027605"/>
    <w:rsid w:val="0003234F"/>
    <w:rsid w:val="000328E1"/>
    <w:rsid w:val="00033979"/>
    <w:rsid w:val="00044B5D"/>
    <w:rsid w:val="0005023A"/>
    <w:rsid w:val="0005169D"/>
    <w:rsid w:val="00052FDA"/>
    <w:rsid w:val="00055FCD"/>
    <w:rsid w:val="0005754C"/>
    <w:rsid w:val="00062053"/>
    <w:rsid w:val="000653FB"/>
    <w:rsid w:val="0007320F"/>
    <w:rsid w:val="00080734"/>
    <w:rsid w:val="000904D5"/>
    <w:rsid w:val="000934C4"/>
    <w:rsid w:val="00096F2B"/>
    <w:rsid w:val="000A3124"/>
    <w:rsid w:val="000B300B"/>
    <w:rsid w:val="000B3718"/>
    <w:rsid w:val="000C1A1F"/>
    <w:rsid w:val="000C47BF"/>
    <w:rsid w:val="000D02E3"/>
    <w:rsid w:val="000D3500"/>
    <w:rsid w:val="000E07B8"/>
    <w:rsid w:val="000E5386"/>
    <w:rsid w:val="000F099D"/>
    <w:rsid w:val="000F3193"/>
    <w:rsid w:val="000F5087"/>
    <w:rsid w:val="000F5EF2"/>
    <w:rsid w:val="000F63F6"/>
    <w:rsid w:val="0012301F"/>
    <w:rsid w:val="00123740"/>
    <w:rsid w:val="00123AE8"/>
    <w:rsid w:val="00135412"/>
    <w:rsid w:val="00136121"/>
    <w:rsid w:val="00137C39"/>
    <w:rsid w:val="0014237C"/>
    <w:rsid w:val="001477FC"/>
    <w:rsid w:val="001510CC"/>
    <w:rsid w:val="001611F4"/>
    <w:rsid w:val="00166750"/>
    <w:rsid w:val="00166B98"/>
    <w:rsid w:val="00167756"/>
    <w:rsid w:val="0017107D"/>
    <w:rsid w:val="001801B3"/>
    <w:rsid w:val="00182757"/>
    <w:rsid w:val="00183AA1"/>
    <w:rsid w:val="0018652D"/>
    <w:rsid w:val="00190CBF"/>
    <w:rsid w:val="00191E1C"/>
    <w:rsid w:val="001947C4"/>
    <w:rsid w:val="001A4EBB"/>
    <w:rsid w:val="001A68A2"/>
    <w:rsid w:val="001B0850"/>
    <w:rsid w:val="001B0C52"/>
    <w:rsid w:val="001C279C"/>
    <w:rsid w:val="001C3230"/>
    <w:rsid w:val="001C3980"/>
    <w:rsid w:val="001C3991"/>
    <w:rsid w:val="001C3A76"/>
    <w:rsid w:val="001D7A72"/>
    <w:rsid w:val="001E01A5"/>
    <w:rsid w:val="001E5C64"/>
    <w:rsid w:val="001F0057"/>
    <w:rsid w:val="001F6765"/>
    <w:rsid w:val="00224710"/>
    <w:rsid w:val="002257CC"/>
    <w:rsid w:val="0023071B"/>
    <w:rsid w:val="00243DCD"/>
    <w:rsid w:val="002445A5"/>
    <w:rsid w:val="00246A9A"/>
    <w:rsid w:val="00255300"/>
    <w:rsid w:val="00261F51"/>
    <w:rsid w:val="00271C14"/>
    <w:rsid w:val="0027553F"/>
    <w:rsid w:val="00280A51"/>
    <w:rsid w:val="0028768C"/>
    <w:rsid w:val="00287915"/>
    <w:rsid w:val="0029352D"/>
    <w:rsid w:val="002965C2"/>
    <w:rsid w:val="002B043B"/>
    <w:rsid w:val="002B086C"/>
    <w:rsid w:val="002B461B"/>
    <w:rsid w:val="002B4C5A"/>
    <w:rsid w:val="002B505C"/>
    <w:rsid w:val="002C17E2"/>
    <w:rsid w:val="002C1E60"/>
    <w:rsid w:val="002C51FE"/>
    <w:rsid w:val="002C5E72"/>
    <w:rsid w:val="002D4143"/>
    <w:rsid w:val="002D6D0A"/>
    <w:rsid w:val="002E6315"/>
    <w:rsid w:val="002F1398"/>
    <w:rsid w:val="002F3FED"/>
    <w:rsid w:val="002F5A9D"/>
    <w:rsid w:val="002F7F2A"/>
    <w:rsid w:val="0030213B"/>
    <w:rsid w:val="003068BB"/>
    <w:rsid w:val="0030784E"/>
    <w:rsid w:val="00315F02"/>
    <w:rsid w:val="0032039C"/>
    <w:rsid w:val="00321A3B"/>
    <w:rsid w:val="00323751"/>
    <w:rsid w:val="003324B3"/>
    <w:rsid w:val="003355B3"/>
    <w:rsid w:val="00344E15"/>
    <w:rsid w:val="00346201"/>
    <w:rsid w:val="003654B3"/>
    <w:rsid w:val="003725E6"/>
    <w:rsid w:val="00373166"/>
    <w:rsid w:val="0037599B"/>
    <w:rsid w:val="00387230"/>
    <w:rsid w:val="0039062E"/>
    <w:rsid w:val="00391C98"/>
    <w:rsid w:val="0039220B"/>
    <w:rsid w:val="00395071"/>
    <w:rsid w:val="003A2372"/>
    <w:rsid w:val="003A28FF"/>
    <w:rsid w:val="003A2C1A"/>
    <w:rsid w:val="003A5F9B"/>
    <w:rsid w:val="003A6D93"/>
    <w:rsid w:val="003B02CE"/>
    <w:rsid w:val="003B1541"/>
    <w:rsid w:val="003C427D"/>
    <w:rsid w:val="003C4CF4"/>
    <w:rsid w:val="003C59A6"/>
    <w:rsid w:val="003D70B0"/>
    <w:rsid w:val="003D7104"/>
    <w:rsid w:val="003E0FEA"/>
    <w:rsid w:val="003E62C8"/>
    <w:rsid w:val="003F4305"/>
    <w:rsid w:val="003F5168"/>
    <w:rsid w:val="00402066"/>
    <w:rsid w:val="00405846"/>
    <w:rsid w:val="00406BA4"/>
    <w:rsid w:val="0042183A"/>
    <w:rsid w:val="00421EEA"/>
    <w:rsid w:val="00426EF0"/>
    <w:rsid w:val="00427020"/>
    <w:rsid w:val="00431231"/>
    <w:rsid w:val="00433DC2"/>
    <w:rsid w:val="00443B15"/>
    <w:rsid w:val="004479D6"/>
    <w:rsid w:val="00461E4F"/>
    <w:rsid w:val="00464AFF"/>
    <w:rsid w:val="00464B40"/>
    <w:rsid w:val="00476555"/>
    <w:rsid w:val="00483B20"/>
    <w:rsid w:val="004912F9"/>
    <w:rsid w:val="00493D7F"/>
    <w:rsid w:val="0049511F"/>
    <w:rsid w:val="004A3556"/>
    <w:rsid w:val="004A79CC"/>
    <w:rsid w:val="004B66F9"/>
    <w:rsid w:val="004C7C56"/>
    <w:rsid w:val="004D7CA4"/>
    <w:rsid w:val="004E15DF"/>
    <w:rsid w:val="004F098F"/>
    <w:rsid w:val="005012DB"/>
    <w:rsid w:val="00502791"/>
    <w:rsid w:val="00505C89"/>
    <w:rsid w:val="00510DBF"/>
    <w:rsid w:val="0052265B"/>
    <w:rsid w:val="00522C3B"/>
    <w:rsid w:val="00527AED"/>
    <w:rsid w:val="0056057B"/>
    <w:rsid w:val="005662D9"/>
    <w:rsid w:val="005723E3"/>
    <w:rsid w:val="00572C65"/>
    <w:rsid w:val="0058722B"/>
    <w:rsid w:val="00593956"/>
    <w:rsid w:val="005A537D"/>
    <w:rsid w:val="005A5795"/>
    <w:rsid w:val="005A66C0"/>
    <w:rsid w:val="005B5C9F"/>
    <w:rsid w:val="005D334F"/>
    <w:rsid w:val="005E2EF1"/>
    <w:rsid w:val="005E4E0F"/>
    <w:rsid w:val="005F1020"/>
    <w:rsid w:val="006043EC"/>
    <w:rsid w:val="00611A7F"/>
    <w:rsid w:val="00614C5E"/>
    <w:rsid w:val="006207AC"/>
    <w:rsid w:val="00620ADB"/>
    <w:rsid w:val="006226C6"/>
    <w:rsid w:val="00623D3D"/>
    <w:rsid w:val="00626EBE"/>
    <w:rsid w:val="00635C41"/>
    <w:rsid w:val="00644223"/>
    <w:rsid w:val="006476E4"/>
    <w:rsid w:val="006555EB"/>
    <w:rsid w:val="00670FE9"/>
    <w:rsid w:val="0067562D"/>
    <w:rsid w:val="0068754C"/>
    <w:rsid w:val="0069405E"/>
    <w:rsid w:val="006953A0"/>
    <w:rsid w:val="006A7720"/>
    <w:rsid w:val="006B00A1"/>
    <w:rsid w:val="006B01B4"/>
    <w:rsid w:val="006B3D17"/>
    <w:rsid w:val="006B56ED"/>
    <w:rsid w:val="006D7174"/>
    <w:rsid w:val="006E0CE8"/>
    <w:rsid w:val="006E38B7"/>
    <w:rsid w:val="006E5E77"/>
    <w:rsid w:val="006F24C5"/>
    <w:rsid w:val="006F3147"/>
    <w:rsid w:val="006F7CBB"/>
    <w:rsid w:val="007066D2"/>
    <w:rsid w:val="00706E0F"/>
    <w:rsid w:val="00720004"/>
    <w:rsid w:val="0073106B"/>
    <w:rsid w:val="00731E2E"/>
    <w:rsid w:val="0074513F"/>
    <w:rsid w:val="00751103"/>
    <w:rsid w:val="00753A8E"/>
    <w:rsid w:val="0076111C"/>
    <w:rsid w:val="00762B5E"/>
    <w:rsid w:val="007720C0"/>
    <w:rsid w:val="0077361E"/>
    <w:rsid w:val="00781F92"/>
    <w:rsid w:val="00783247"/>
    <w:rsid w:val="0078347C"/>
    <w:rsid w:val="0078644B"/>
    <w:rsid w:val="00791235"/>
    <w:rsid w:val="00795A33"/>
    <w:rsid w:val="007965C9"/>
    <w:rsid w:val="007A4F8C"/>
    <w:rsid w:val="007C7121"/>
    <w:rsid w:val="007C722D"/>
    <w:rsid w:val="007C732E"/>
    <w:rsid w:val="007D2988"/>
    <w:rsid w:val="007D5FA1"/>
    <w:rsid w:val="007E3ABE"/>
    <w:rsid w:val="007F4AC0"/>
    <w:rsid w:val="00803BE2"/>
    <w:rsid w:val="00807156"/>
    <w:rsid w:val="008128C3"/>
    <w:rsid w:val="0081431A"/>
    <w:rsid w:val="008207C2"/>
    <w:rsid w:val="00820F50"/>
    <w:rsid w:val="00827337"/>
    <w:rsid w:val="00827E3C"/>
    <w:rsid w:val="00836DF4"/>
    <w:rsid w:val="008405AB"/>
    <w:rsid w:val="008442CB"/>
    <w:rsid w:val="0085192C"/>
    <w:rsid w:val="00852A3A"/>
    <w:rsid w:val="00856495"/>
    <w:rsid w:val="0085734C"/>
    <w:rsid w:val="00857C58"/>
    <w:rsid w:val="00865280"/>
    <w:rsid w:val="008652D8"/>
    <w:rsid w:val="00865910"/>
    <w:rsid w:val="00875985"/>
    <w:rsid w:val="0088015E"/>
    <w:rsid w:val="00881064"/>
    <w:rsid w:val="0088551B"/>
    <w:rsid w:val="00891C3F"/>
    <w:rsid w:val="00891ECF"/>
    <w:rsid w:val="00892D65"/>
    <w:rsid w:val="0089569F"/>
    <w:rsid w:val="00895708"/>
    <w:rsid w:val="008A6408"/>
    <w:rsid w:val="008A6438"/>
    <w:rsid w:val="008A6BC6"/>
    <w:rsid w:val="008B4CAA"/>
    <w:rsid w:val="008B574E"/>
    <w:rsid w:val="008C172C"/>
    <w:rsid w:val="008C2240"/>
    <w:rsid w:val="008D0708"/>
    <w:rsid w:val="008F2975"/>
    <w:rsid w:val="008F3620"/>
    <w:rsid w:val="008F3772"/>
    <w:rsid w:val="008F4006"/>
    <w:rsid w:val="008F4579"/>
    <w:rsid w:val="00902737"/>
    <w:rsid w:val="009056B2"/>
    <w:rsid w:val="00915077"/>
    <w:rsid w:val="00921DB1"/>
    <w:rsid w:val="00923A32"/>
    <w:rsid w:val="009320C7"/>
    <w:rsid w:val="00943DCF"/>
    <w:rsid w:val="0094466C"/>
    <w:rsid w:val="009448BC"/>
    <w:rsid w:val="00950059"/>
    <w:rsid w:val="0095068A"/>
    <w:rsid w:val="00951246"/>
    <w:rsid w:val="00952BE4"/>
    <w:rsid w:val="0095785A"/>
    <w:rsid w:val="009657B1"/>
    <w:rsid w:val="009674DB"/>
    <w:rsid w:val="00967F75"/>
    <w:rsid w:val="0097218B"/>
    <w:rsid w:val="00972A76"/>
    <w:rsid w:val="009750AC"/>
    <w:rsid w:val="00975F91"/>
    <w:rsid w:val="009778BD"/>
    <w:rsid w:val="00977B21"/>
    <w:rsid w:val="009826CC"/>
    <w:rsid w:val="009860CB"/>
    <w:rsid w:val="00987AF4"/>
    <w:rsid w:val="00987C57"/>
    <w:rsid w:val="009974B0"/>
    <w:rsid w:val="009A1206"/>
    <w:rsid w:val="009A2107"/>
    <w:rsid w:val="009A41AE"/>
    <w:rsid w:val="009A71FF"/>
    <w:rsid w:val="009B248E"/>
    <w:rsid w:val="009B5594"/>
    <w:rsid w:val="009B63CF"/>
    <w:rsid w:val="009D5261"/>
    <w:rsid w:val="009D6540"/>
    <w:rsid w:val="009E177E"/>
    <w:rsid w:val="009E5806"/>
    <w:rsid w:val="009E63AF"/>
    <w:rsid w:val="009F29F2"/>
    <w:rsid w:val="009F62B7"/>
    <w:rsid w:val="00A05E24"/>
    <w:rsid w:val="00A17C77"/>
    <w:rsid w:val="00A20A54"/>
    <w:rsid w:val="00A2512F"/>
    <w:rsid w:val="00A2530A"/>
    <w:rsid w:val="00A32F9A"/>
    <w:rsid w:val="00A45F71"/>
    <w:rsid w:val="00A51532"/>
    <w:rsid w:val="00A56802"/>
    <w:rsid w:val="00A60F32"/>
    <w:rsid w:val="00A66E65"/>
    <w:rsid w:val="00A73E57"/>
    <w:rsid w:val="00A83925"/>
    <w:rsid w:val="00A840D8"/>
    <w:rsid w:val="00A858E3"/>
    <w:rsid w:val="00A90815"/>
    <w:rsid w:val="00A95D30"/>
    <w:rsid w:val="00A971EF"/>
    <w:rsid w:val="00AA679C"/>
    <w:rsid w:val="00AB20BB"/>
    <w:rsid w:val="00AC7DB1"/>
    <w:rsid w:val="00AD0A23"/>
    <w:rsid w:val="00AD104E"/>
    <w:rsid w:val="00AD25D4"/>
    <w:rsid w:val="00AE4A05"/>
    <w:rsid w:val="00AE5118"/>
    <w:rsid w:val="00AE5B4D"/>
    <w:rsid w:val="00AF565B"/>
    <w:rsid w:val="00B00445"/>
    <w:rsid w:val="00B00999"/>
    <w:rsid w:val="00B11A1E"/>
    <w:rsid w:val="00B1374C"/>
    <w:rsid w:val="00B14B34"/>
    <w:rsid w:val="00B21575"/>
    <w:rsid w:val="00B238E1"/>
    <w:rsid w:val="00B24133"/>
    <w:rsid w:val="00B33072"/>
    <w:rsid w:val="00B35C08"/>
    <w:rsid w:val="00B40129"/>
    <w:rsid w:val="00B454B1"/>
    <w:rsid w:val="00B50DFE"/>
    <w:rsid w:val="00B52D2D"/>
    <w:rsid w:val="00B53FDD"/>
    <w:rsid w:val="00B60718"/>
    <w:rsid w:val="00B7393D"/>
    <w:rsid w:val="00B74FBB"/>
    <w:rsid w:val="00B81D66"/>
    <w:rsid w:val="00B85246"/>
    <w:rsid w:val="00B902B8"/>
    <w:rsid w:val="00B91DB2"/>
    <w:rsid w:val="00BA1B6A"/>
    <w:rsid w:val="00BA2A41"/>
    <w:rsid w:val="00BA5D98"/>
    <w:rsid w:val="00BC259F"/>
    <w:rsid w:val="00BC7E18"/>
    <w:rsid w:val="00BD0B33"/>
    <w:rsid w:val="00BD1C5C"/>
    <w:rsid w:val="00BD1E97"/>
    <w:rsid w:val="00BD4D15"/>
    <w:rsid w:val="00BD6978"/>
    <w:rsid w:val="00BD7BD5"/>
    <w:rsid w:val="00BE0AAF"/>
    <w:rsid w:val="00BE579C"/>
    <w:rsid w:val="00C00BD8"/>
    <w:rsid w:val="00C02BB8"/>
    <w:rsid w:val="00C0709D"/>
    <w:rsid w:val="00C112A5"/>
    <w:rsid w:val="00C16B81"/>
    <w:rsid w:val="00C26093"/>
    <w:rsid w:val="00C27C85"/>
    <w:rsid w:val="00C318F9"/>
    <w:rsid w:val="00C438F6"/>
    <w:rsid w:val="00C44EC4"/>
    <w:rsid w:val="00C47E7A"/>
    <w:rsid w:val="00C52867"/>
    <w:rsid w:val="00C52E51"/>
    <w:rsid w:val="00C57811"/>
    <w:rsid w:val="00C6051E"/>
    <w:rsid w:val="00C71974"/>
    <w:rsid w:val="00C816E9"/>
    <w:rsid w:val="00C84C2F"/>
    <w:rsid w:val="00C93545"/>
    <w:rsid w:val="00C94175"/>
    <w:rsid w:val="00CA29B8"/>
    <w:rsid w:val="00CA4804"/>
    <w:rsid w:val="00CA6845"/>
    <w:rsid w:val="00CC2263"/>
    <w:rsid w:val="00CD3D10"/>
    <w:rsid w:val="00CE026C"/>
    <w:rsid w:val="00CE16A9"/>
    <w:rsid w:val="00CE561E"/>
    <w:rsid w:val="00CF0D21"/>
    <w:rsid w:val="00CF1610"/>
    <w:rsid w:val="00CF5D72"/>
    <w:rsid w:val="00CF73CD"/>
    <w:rsid w:val="00D00EF0"/>
    <w:rsid w:val="00D0128D"/>
    <w:rsid w:val="00D04907"/>
    <w:rsid w:val="00D057A7"/>
    <w:rsid w:val="00D100B9"/>
    <w:rsid w:val="00D13322"/>
    <w:rsid w:val="00D148E6"/>
    <w:rsid w:val="00D17391"/>
    <w:rsid w:val="00D20991"/>
    <w:rsid w:val="00D209C6"/>
    <w:rsid w:val="00D259E9"/>
    <w:rsid w:val="00D27ED7"/>
    <w:rsid w:val="00D30339"/>
    <w:rsid w:val="00D32D4E"/>
    <w:rsid w:val="00D335EC"/>
    <w:rsid w:val="00D37622"/>
    <w:rsid w:val="00D40199"/>
    <w:rsid w:val="00D42885"/>
    <w:rsid w:val="00D43823"/>
    <w:rsid w:val="00D52AD2"/>
    <w:rsid w:val="00D55751"/>
    <w:rsid w:val="00D60F9E"/>
    <w:rsid w:val="00D62FD5"/>
    <w:rsid w:val="00D7256E"/>
    <w:rsid w:val="00D92556"/>
    <w:rsid w:val="00D92F73"/>
    <w:rsid w:val="00D97726"/>
    <w:rsid w:val="00DA19A4"/>
    <w:rsid w:val="00DA210E"/>
    <w:rsid w:val="00DD0B86"/>
    <w:rsid w:val="00DD74C7"/>
    <w:rsid w:val="00DE47F9"/>
    <w:rsid w:val="00DF0133"/>
    <w:rsid w:val="00DF1924"/>
    <w:rsid w:val="00DF4821"/>
    <w:rsid w:val="00DF7B52"/>
    <w:rsid w:val="00E065FA"/>
    <w:rsid w:val="00E103E1"/>
    <w:rsid w:val="00E10773"/>
    <w:rsid w:val="00E10D6F"/>
    <w:rsid w:val="00E1294D"/>
    <w:rsid w:val="00E1720A"/>
    <w:rsid w:val="00E209F7"/>
    <w:rsid w:val="00E247CC"/>
    <w:rsid w:val="00E2526F"/>
    <w:rsid w:val="00E276A4"/>
    <w:rsid w:val="00E30215"/>
    <w:rsid w:val="00E31657"/>
    <w:rsid w:val="00E41457"/>
    <w:rsid w:val="00E41C6E"/>
    <w:rsid w:val="00E44ED0"/>
    <w:rsid w:val="00E45EFB"/>
    <w:rsid w:val="00E464D6"/>
    <w:rsid w:val="00E52AE6"/>
    <w:rsid w:val="00E56825"/>
    <w:rsid w:val="00E56FB1"/>
    <w:rsid w:val="00E60FDC"/>
    <w:rsid w:val="00E6149C"/>
    <w:rsid w:val="00E7070F"/>
    <w:rsid w:val="00E734A9"/>
    <w:rsid w:val="00E77ADF"/>
    <w:rsid w:val="00E806F3"/>
    <w:rsid w:val="00E84AF8"/>
    <w:rsid w:val="00E87026"/>
    <w:rsid w:val="00E907AB"/>
    <w:rsid w:val="00E91AE7"/>
    <w:rsid w:val="00E91C9A"/>
    <w:rsid w:val="00EA04F4"/>
    <w:rsid w:val="00EB071D"/>
    <w:rsid w:val="00EC0541"/>
    <w:rsid w:val="00EE32CA"/>
    <w:rsid w:val="00EF1D20"/>
    <w:rsid w:val="00F05DBE"/>
    <w:rsid w:val="00F06125"/>
    <w:rsid w:val="00F07643"/>
    <w:rsid w:val="00F11FF8"/>
    <w:rsid w:val="00F14FC7"/>
    <w:rsid w:val="00F1540D"/>
    <w:rsid w:val="00F25022"/>
    <w:rsid w:val="00F27BA1"/>
    <w:rsid w:val="00F27C2A"/>
    <w:rsid w:val="00F34F13"/>
    <w:rsid w:val="00F3641C"/>
    <w:rsid w:val="00F40F37"/>
    <w:rsid w:val="00F4491A"/>
    <w:rsid w:val="00F45FFA"/>
    <w:rsid w:val="00F46270"/>
    <w:rsid w:val="00F511E8"/>
    <w:rsid w:val="00F60E03"/>
    <w:rsid w:val="00F656AC"/>
    <w:rsid w:val="00F716BC"/>
    <w:rsid w:val="00F732E9"/>
    <w:rsid w:val="00F86499"/>
    <w:rsid w:val="00F903B5"/>
    <w:rsid w:val="00F9528F"/>
    <w:rsid w:val="00F96EDC"/>
    <w:rsid w:val="00F97915"/>
    <w:rsid w:val="00F97DEA"/>
    <w:rsid w:val="00FA1960"/>
    <w:rsid w:val="00FA6111"/>
    <w:rsid w:val="00FA7783"/>
    <w:rsid w:val="00FB529A"/>
    <w:rsid w:val="00FB6D7B"/>
    <w:rsid w:val="00FC1354"/>
    <w:rsid w:val="00FC6DD9"/>
    <w:rsid w:val="00FD09B4"/>
    <w:rsid w:val="00FE0046"/>
    <w:rsid w:val="00FE5FFD"/>
    <w:rsid w:val="00FE6D90"/>
    <w:rsid w:val="00FF26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color="black">
      <v:fill color="black"/>
      <v:shadow color="#868686"/>
    </o:shapedefaults>
    <o:shapelayout v:ext="edit">
      <o:idmap v:ext="edit" data="1"/>
    </o:shapelayout>
  </w:shapeDefaults>
  <w:decimalSymbol w:val="."/>
  <w:listSeparator w:val=","/>
  <w14:docId w14:val="33F51CC3"/>
  <w15:chartTrackingRefBased/>
  <w15:docId w15:val="{FB3C13CC-4895-4CB4-8A52-262A7D3E3C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iPriority="35" w:unhideWhenUsed="1" w:qFormat="1"/>
    <w:lsdException w:name="table of figures" w:uiPriority="99"/>
    <w:lsdException w:name="Title" w:qFormat="1"/>
    <w:lsdException w:name="Subtitle" w:qFormat="1"/>
    <w:lsdException w:name="Hyperlink" w:uiPriority="99"/>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3D10"/>
    <w:pPr>
      <w:spacing w:line="360" w:lineRule="auto"/>
      <w:ind w:firstLine="425"/>
      <w:jc w:val="both"/>
    </w:pPr>
    <w:rPr>
      <w:sz w:val="26"/>
    </w:rPr>
  </w:style>
  <w:style w:type="paragraph" w:styleId="Heading1">
    <w:name w:val="heading 1"/>
    <w:basedOn w:val="Normal"/>
    <w:next w:val="Normal"/>
    <w:link w:val="Heading1Char"/>
    <w:qFormat/>
    <w:rsid w:val="00427020"/>
    <w:pPr>
      <w:keepNext/>
      <w:keepLines/>
      <w:numPr>
        <w:numId w:val="7"/>
      </w:numPr>
      <w:spacing w:after="720" w:line="240" w:lineRule="auto"/>
      <w:jc w:val="center"/>
      <w:outlineLvl w:val="0"/>
    </w:pPr>
    <w:rPr>
      <w:b/>
      <w:bCs/>
      <w:caps/>
      <w:sz w:val="40"/>
      <w:szCs w:val="24"/>
    </w:rPr>
  </w:style>
  <w:style w:type="paragraph" w:styleId="Heading2">
    <w:name w:val="heading 2"/>
    <w:basedOn w:val="Normal"/>
    <w:next w:val="Normal"/>
    <w:link w:val="Heading2Char"/>
    <w:unhideWhenUsed/>
    <w:qFormat/>
    <w:rsid w:val="00A66E65"/>
    <w:pPr>
      <w:keepNext/>
      <w:numPr>
        <w:ilvl w:val="1"/>
        <w:numId w:val="7"/>
      </w:numPr>
      <w:spacing w:before="120" w:after="120"/>
      <w:outlineLvl w:val="1"/>
    </w:pPr>
    <w:rPr>
      <w:b/>
      <w:bCs/>
      <w:iCs/>
      <w:caps/>
      <w:sz w:val="28"/>
      <w:szCs w:val="28"/>
    </w:rPr>
  </w:style>
  <w:style w:type="paragraph" w:styleId="Heading3">
    <w:name w:val="heading 3"/>
    <w:basedOn w:val="Normal"/>
    <w:next w:val="Normal"/>
    <w:link w:val="Heading3Char"/>
    <w:unhideWhenUsed/>
    <w:qFormat/>
    <w:rsid w:val="003A6D93"/>
    <w:pPr>
      <w:keepNext/>
      <w:numPr>
        <w:ilvl w:val="2"/>
        <w:numId w:val="7"/>
      </w:numPr>
      <w:spacing w:before="120" w:after="120"/>
      <w:outlineLvl w:val="2"/>
    </w:pPr>
    <w:rPr>
      <w:b/>
      <w:bCs/>
      <w:sz w:val="28"/>
      <w:szCs w:val="26"/>
    </w:rPr>
  </w:style>
  <w:style w:type="paragraph" w:styleId="Heading4">
    <w:name w:val="heading 4"/>
    <w:basedOn w:val="Normal"/>
    <w:next w:val="Normal"/>
    <w:link w:val="Heading4Char"/>
    <w:semiHidden/>
    <w:unhideWhenUsed/>
    <w:qFormat/>
    <w:rsid w:val="00D20991"/>
    <w:pPr>
      <w:keepNext/>
      <w:numPr>
        <w:ilvl w:val="3"/>
        <w:numId w:val="7"/>
      </w:numPr>
      <w:spacing w:before="240" w:after="60"/>
      <w:outlineLvl w:val="3"/>
    </w:pPr>
    <w:rPr>
      <w:rFonts w:ascii="Calibri" w:hAnsi="Calibri"/>
      <w:b/>
      <w:bCs/>
      <w:sz w:val="28"/>
      <w:szCs w:val="28"/>
    </w:rPr>
  </w:style>
  <w:style w:type="paragraph" w:styleId="Heading5">
    <w:name w:val="heading 5"/>
    <w:basedOn w:val="Normal"/>
    <w:next w:val="Normal"/>
    <w:link w:val="Heading5Char"/>
    <w:semiHidden/>
    <w:unhideWhenUsed/>
    <w:qFormat/>
    <w:rsid w:val="00D20991"/>
    <w:pPr>
      <w:numPr>
        <w:ilvl w:val="4"/>
        <w:numId w:val="7"/>
      </w:numPr>
      <w:spacing w:before="240" w:after="60"/>
      <w:outlineLvl w:val="4"/>
    </w:pPr>
    <w:rPr>
      <w:rFonts w:ascii="Calibri" w:hAnsi="Calibri"/>
      <w:b/>
      <w:bCs/>
      <w:i/>
      <w:iCs/>
      <w:szCs w:val="26"/>
    </w:rPr>
  </w:style>
  <w:style w:type="paragraph" w:styleId="Heading6">
    <w:name w:val="heading 6"/>
    <w:basedOn w:val="Normal"/>
    <w:next w:val="Normal"/>
    <w:link w:val="Heading6Char"/>
    <w:semiHidden/>
    <w:unhideWhenUsed/>
    <w:qFormat/>
    <w:rsid w:val="00D20991"/>
    <w:pPr>
      <w:numPr>
        <w:ilvl w:val="5"/>
        <w:numId w:val="7"/>
      </w:numPr>
      <w:spacing w:before="240" w:after="60"/>
      <w:outlineLvl w:val="5"/>
    </w:pPr>
    <w:rPr>
      <w:rFonts w:ascii="Calibri" w:hAnsi="Calibri"/>
      <w:b/>
      <w:bCs/>
      <w:sz w:val="22"/>
      <w:szCs w:val="22"/>
    </w:rPr>
  </w:style>
  <w:style w:type="paragraph" w:styleId="Heading7">
    <w:name w:val="heading 7"/>
    <w:basedOn w:val="Normal"/>
    <w:next w:val="Normal"/>
    <w:link w:val="Heading7Char"/>
    <w:semiHidden/>
    <w:unhideWhenUsed/>
    <w:qFormat/>
    <w:rsid w:val="00D20991"/>
    <w:pPr>
      <w:numPr>
        <w:ilvl w:val="6"/>
        <w:numId w:val="7"/>
      </w:numPr>
      <w:spacing w:before="240" w:after="60"/>
      <w:outlineLvl w:val="6"/>
    </w:pPr>
    <w:rPr>
      <w:rFonts w:ascii="Calibri" w:hAnsi="Calibri"/>
      <w:sz w:val="24"/>
      <w:szCs w:val="24"/>
    </w:rPr>
  </w:style>
  <w:style w:type="paragraph" w:styleId="Heading8">
    <w:name w:val="heading 8"/>
    <w:basedOn w:val="Normal"/>
    <w:next w:val="Normal"/>
    <w:link w:val="Heading8Char"/>
    <w:semiHidden/>
    <w:unhideWhenUsed/>
    <w:qFormat/>
    <w:rsid w:val="00D20991"/>
    <w:pPr>
      <w:numPr>
        <w:ilvl w:val="7"/>
        <w:numId w:val="7"/>
      </w:numPr>
      <w:spacing w:before="240" w:after="60"/>
      <w:outlineLvl w:val="7"/>
    </w:pPr>
    <w:rPr>
      <w:rFonts w:ascii="Calibri" w:hAnsi="Calibri"/>
      <w:i/>
      <w:iCs/>
      <w:sz w:val="24"/>
      <w:szCs w:val="24"/>
    </w:rPr>
  </w:style>
  <w:style w:type="paragraph" w:styleId="Heading9">
    <w:name w:val="heading 9"/>
    <w:basedOn w:val="Normal"/>
    <w:next w:val="Normal"/>
    <w:link w:val="Heading9Char"/>
    <w:semiHidden/>
    <w:unhideWhenUsed/>
    <w:qFormat/>
    <w:rsid w:val="00D20991"/>
    <w:pPr>
      <w:numPr>
        <w:ilvl w:val="8"/>
        <w:numId w:val="7"/>
      </w:num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pPr>
  </w:style>
  <w:style w:type="paragraph" w:styleId="Footer">
    <w:name w:val="footer"/>
    <w:basedOn w:val="Normal"/>
    <w:link w:val="FooterChar"/>
    <w:uiPriority w:val="99"/>
    <w:pPr>
      <w:tabs>
        <w:tab w:val="center" w:pos="4320"/>
        <w:tab w:val="right" w:pos="8640"/>
      </w:tabs>
    </w:pPr>
  </w:style>
  <w:style w:type="paragraph" w:styleId="NormalWeb">
    <w:name w:val="Normal (Web)"/>
    <w:basedOn w:val="Normal"/>
    <w:uiPriority w:val="99"/>
    <w:pPr>
      <w:spacing w:before="100" w:beforeAutospacing="1" w:after="100" w:afterAutospacing="1"/>
    </w:pPr>
    <w:rPr>
      <w:sz w:val="24"/>
      <w:szCs w:val="24"/>
    </w:rPr>
  </w:style>
  <w:style w:type="table" w:styleId="TableGrid">
    <w:name w:val="Table Grid"/>
    <w:basedOn w:val="TableNormal"/>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style>
  <w:style w:type="character" w:customStyle="1" w:styleId="Heading1Char">
    <w:name w:val="Heading 1 Char"/>
    <w:link w:val="Heading1"/>
    <w:rsid w:val="00427020"/>
    <w:rPr>
      <w:b/>
      <w:bCs/>
      <w:caps/>
      <w:sz w:val="40"/>
      <w:szCs w:val="24"/>
    </w:rPr>
  </w:style>
  <w:style w:type="character" w:customStyle="1" w:styleId="Heading2Char">
    <w:name w:val="Heading 2 Char"/>
    <w:link w:val="Heading2"/>
    <w:rsid w:val="00A66E65"/>
    <w:rPr>
      <w:b/>
      <w:bCs/>
      <w:iCs/>
      <w:caps/>
      <w:sz w:val="28"/>
      <w:szCs w:val="28"/>
    </w:rPr>
  </w:style>
  <w:style w:type="character" w:customStyle="1" w:styleId="Heading3Char">
    <w:name w:val="Heading 3 Char"/>
    <w:link w:val="Heading3"/>
    <w:rsid w:val="003A6D93"/>
    <w:rPr>
      <w:b/>
      <w:bCs/>
      <w:sz w:val="28"/>
      <w:szCs w:val="26"/>
    </w:rPr>
  </w:style>
  <w:style w:type="character" w:customStyle="1" w:styleId="Heading4Char">
    <w:name w:val="Heading 4 Char"/>
    <w:link w:val="Heading4"/>
    <w:semiHidden/>
    <w:rsid w:val="00D20991"/>
    <w:rPr>
      <w:rFonts w:ascii="Calibri" w:hAnsi="Calibri"/>
      <w:b/>
      <w:bCs/>
      <w:sz w:val="28"/>
      <w:szCs w:val="28"/>
    </w:rPr>
  </w:style>
  <w:style w:type="character" w:customStyle="1" w:styleId="Heading5Char">
    <w:name w:val="Heading 5 Char"/>
    <w:link w:val="Heading5"/>
    <w:semiHidden/>
    <w:rsid w:val="00D20991"/>
    <w:rPr>
      <w:rFonts w:ascii="Calibri" w:hAnsi="Calibri"/>
      <w:b/>
      <w:bCs/>
      <w:i/>
      <w:iCs/>
      <w:sz w:val="26"/>
      <w:szCs w:val="26"/>
    </w:rPr>
  </w:style>
  <w:style w:type="character" w:customStyle="1" w:styleId="Heading6Char">
    <w:name w:val="Heading 6 Char"/>
    <w:link w:val="Heading6"/>
    <w:semiHidden/>
    <w:rsid w:val="00D20991"/>
    <w:rPr>
      <w:rFonts w:ascii="Calibri" w:hAnsi="Calibri"/>
      <w:b/>
      <w:bCs/>
      <w:sz w:val="22"/>
      <w:szCs w:val="22"/>
    </w:rPr>
  </w:style>
  <w:style w:type="character" w:customStyle="1" w:styleId="Heading7Char">
    <w:name w:val="Heading 7 Char"/>
    <w:link w:val="Heading7"/>
    <w:semiHidden/>
    <w:rsid w:val="00D20991"/>
    <w:rPr>
      <w:rFonts w:ascii="Calibri" w:hAnsi="Calibri"/>
      <w:sz w:val="24"/>
      <w:szCs w:val="24"/>
    </w:rPr>
  </w:style>
  <w:style w:type="character" w:customStyle="1" w:styleId="Heading8Char">
    <w:name w:val="Heading 8 Char"/>
    <w:link w:val="Heading8"/>
    <w:semiHidden/>
    <w:rsid w:val="00D20991"/>
    <w:rPr>
      <w:rFonts w:ascii="Calibri" w:hAnsi="Calibri"/>
      <w:i/>
      <w:iCs/>
      <w:sz w:val="24"/>
      <w:szCs w:val="24"/>
    </w:rPr>
  </w:style>
  <w:style w:type="character" w:customStyle="1" w:styleId="Heading9Char">
    <w:name w:val="Heading 9 Char"/>
    <w:link w:val="Heading9"/>
    <w:semiHidden/>
    <w:rsid w:val="00D20991"/>
    <w:rPr>
      <w:rFonts w:ascii="Cambria" w:hAnsi="Cambria"/>
      <w:sz w:val="22"/>
      <w:szCs w:val="22"/>
    </w:rPr>
  </w:style>
  <w:style w:type="character" w:customStyle="1" w:styleId="FooterChar">
    <w:name w:val="Footer Char"/>
    <w:link w:val="Footer"/>
    <w:uiPriority w:val="99"/>
    <w:rsid w:val="00EB071D"/>
    <w:rPr>
      <w:rFonts w:ascii="Arial" w:hAnsi="Arial"/>
      <w:sz w:val="26"/>
    </w:rPr>
  </w:style>
  <w:style w:type="character" w:styleId="Strong">
    <w:name w:val="Strong"/>
    <w:uiPriority w:val="22"/>
    <w:qFormat/>
    <w:rsid w:val="00865280"/>
    <w:rPr>
      <w:b/>
      <w:bCs/>
    </w:rPr>
  </w:style>
  <w:style w:type="character" w:styleId="Hyperlink">
    <w:name w:val="Hyperlink"/>
    <w:uiPriority w:val="99"/>
    <w:rsid w:val="003A6D93"/>
    <w:rPr>
      <w:color w:val="0000FF"/>
      <w:u w:val="single"/>
    </w:rPr>
  </w:style>
  <w:style w:type="paragraph" w:styleId="Title">
    <w:name w:val="Title"/>
    <w:basedOn w:val="Normal"/>
    <w:next w:val="Normal"/>
    <w:link w:val="TitleChar"/>
    <w:qFormat/>
    <w:rsid w:val="002D6D0A"/>
    <w:pPr>
      <w:spacing w:before="720" w:after="720" w:line="240" w:lineRule="auto"/>
      <w:ind w:firstLine="0"/>
      <w:contextualSpacing/>
      <w:jc w:val="center"/>
      <w:outlineLvl w:val="0"/>
    </w:pPr>
    <w:rPr>
      <w:rFonts w:ascii="Cambria" w:hAnsi="Cambria"/>
      <w:b/>
      <w:bCs/>
      <w:kern w:val="28"/>
      <w:sz w:val="48"/>
      <w:szCs w:val="32"/>
    </w:rPr>
  </w:style>
  <w:style w:type="character" w:customStyle="1" w:styleId="TitleChar">
    <w:name w:val="Title Char"/>
    <w:link w:val="Title"/>
    <w:rsid w:val="002D6D0A"/>
    <w:rPr>
      <w:rFonts w:ascii="Cambria" w:eastAsia="Times New Roman" w:hAnsi="Cambria" w:cs="Times New Roman"/>
      <w:b/>
      <w:bCs/>
      <w:kern w:val="28"/>
      <w:sz w:val="48"/>
      <w:szCs w:val="32"/>
    </w:rPr>
  </w:style>
  <w:style w:type="character" w:styleId="BookTitle">
    <w:name w:val="Book Title"/>
    <w:uiPriority w:val="33"/>
    <w:qFormat/>
    <w:rsid w:val="00F07643"/>
    <w:rPr>
      <w:b/>
      <w:bCs/>
      <w:smallCaps/>
      <w:spacing w:val="5"/>
    </w:rPr>
  </w:style>
  <w:style w:type="paragraph" w:styleId="Subtitle">
    <w:name w:val="Subtitle"/>
    <w:basedOn w:val="Normal"/>
    <w:next w:val="Normal"/>
    <w:link w:val="SubtitleChar"/>
    <w:qFormat/>
    <w:rsid w:val="00F07643"/>
    <w:pPr>
      <w:spacing w:after="60"/>
      <w:jc w:val="center"/>
      <w:outlineLvl w:val="1"/>
    </w:pPr>
    <w:rPr>
      <w:sz w:val="36"/>
      <w:szCs w:val="24"/>
    </w:rPr>
  </w:style>
  <w:style w:type="character" w:customStyle="1" w:styleId="SubtitleChar">
    <w:name w:val="Subtitle Char"/>
    <w:link w:val="Subtitle"/>
    <w:rsid w:val="00F07643"/>
    <w:rPr>
      <w:rFonts w:eastAsia="Times New Roman" w:cs="Times New Roman"/>
      <w:sz w:val="36"/>
      <w:szCs w:val="24"/>
    </w:rPr>
  </w:style>
  <w:style w:type="paragraph" w:styleId="BodyTextIndent3">
    <w:name w:val="Body Text Indent 3"/>
    <w:basedOn w:val="Normal"/>
    <w:link w:val="BodyTextIndent3Char"/>
    <w:unhideWhenUsed/>
    <w:rsid w:val="003324B3"/>
    <w:pPr>
      <w:spacing w:line="240" w:lineRule="auto"/>
      <w:ind w:left="709" w:firstLine="0"/>
    </w:pPr>
    <w:rPr>
      <w:rFonts w:ascii=".VnTime" w:hAnsi=".VnTime"/>
      <w:sz w:val="24"/>
    </w:rPr>
  </w:style>
  <w:style w:type="character" w:customStyle="1" w:styleId="BodyTextIndent3Char">
    <w:name w:val="Body Text Indent 3 Char"/>
    <w:link w:val="BodyTextIndent3"/>
    <w:rsid w:val="003324B3"/>
    <w:rPr>
      <w:rFonts w:ascii=".VnTime" w:hAnsi=".VnTime"/>
      <w:sz w:val="24"/>
    </w:rPr>
  </w:style>
  <w:style w:type="paragraph" w:styleId="BodyTextIndent2">
    <w:name w:val="Body Text Indent 2"/>
    <w:basedOn w:val="Normal"/>
    <w:link w:val="BodyTextIndent2Char"/>
    <w:rsid w:val="002E6315"/>
    <w:pPr>
      <w:spacing w:after="120" w:line="480" w:lineRule="auto"/>
      <w:ind w:left="360"/>
    </w:pPr>
  </w:style>
  <w:style w:type="character" w:customStyle="1" w:styleId="BodyTextIndent2Char">
    <w:name w:val="Body Text Indent 2 Char"/>
    <w:link w:val="BodyTextIndent2"/>
    <w:rsid w:val="002E6315"/>
    <w:rPr>
      <w:sz w:val="26"/>
    </w:rPr>
  </w:style>
  <w:style w:type="paragraph" w:styleId="BodyText2">
    <w:name w:val="Body Text 2"/>
    <w:basedOn w:val="Normal"/>
    <w:link w:val="BodyText2Char"/>
    <w:rsid w:val="00A32F9A"/>
    <w:pPr>
      <w:spacing w:after="120" w:line="480" w:lineRule="auto"/>
    </w:pPr>
  </w:style>
  <w:style w:type="character" w:customStyle="1" w:styleId="BodyText2Char">
    <w:name w:val="Body Text 2 Char"/>
    <w:link w:val="BodyText2"/>
    <w:rsid w:val="00A32F9A"/>
    <w:rPr>
      <w:sz w:val="26"/>
    </w:rPr>
  </w:style>
  <w:style w:type="paragraph" w:styleId="TOC1">
    <w:name w:val="toc 1"/>
    <w:basedOn w:val="Normal"/>
    <w:next w:val="Normal"/>
    <w:autoRedefine/>
    <w:uiPriority w:val="39"/>
    <w:rsid w:val="00AE4A05"/>
    <w:pPr>
      <w:spacing w:before="120" w:after="120"/>
      <w:jc w:val="left"/>
    </w:pPr>
    <w:rPr>
      <w:b/>
      <w:bCs/>
      <w:caps/>
      <w:sz w:val="20"/>
    </w:rPr>
  </w:style>
  <w:style w:type="paragraph" w:styleId="TOC2">
    <w:name w:val="toc 2"/>
    <w:basedOn w:val="Normal"/>
    <w:next w:val="Normal"/>
    <w:autoRedefine/>
    <w:uiPriority w:val="39"/>
    <w:rsid w:val="00AE4A05"/>
    <w:pPr>
      <w:ind w:left="284"/>
      <w:jc w:val="left"/>
    </w:pPr>
    <w:rPr>
      <w:smallCaps/>
      <w:sz w:val="20"/>
    </w:rPr>
  </w:style>
  <w:style w:type="paragraph" w:styleId="TOC3">
    <w:name w:val="toc 3"/>
    <w:basedOn w:val="Normal"/>
    <w:next w:val="Normal"/>
    <w:autoRedefine/>
    <w:uiPriority w:val="39"/>
    <w:rsid w:val="00D42885"/>
    <w:pPr>
      <w:ind w:left="567"/>
      <w:jc w:val="left"/>
    </w:pPr>
    <w:rPr>
      <w:iCs/>
      <w:sz w:val="20"/>
    </w:rPr>
  </w:style>
  <w:style w:type="paragraph" w:styleId="TOC4">
    <w:name w:val="toc 4"/>
    <w:basedOn w:val="Normal"/>
    <w:next w:val="Normal"/>
    <w:autoRedefine/>
    <w:rsid w:val="00921DB1"/>
    <w:pPr>
      <w:ind w:left="780"/>
      <w:jc w:val="left"/>
    </w:pPr>
    <w:rPr>
      <w:rFonts w:ascii="Calibri" w:hAnsi="Calibri"/>
      <w:sz w:val="18"/>
      <w:szCs w:val="18"/>
    </w:rPr>
  </w:style>
  <w:style w:type="paragraph" w:styleId="TOC5">
    <w:name w:val="toc 5"/>
    <w:basedOn w:val="Normal"/>
    <w:next w:val="Normal"/>
    <w:autoRedefine/>
    <w:rsid w:val="00921DB1"/>
    <w:pPr>
      <w:ind w:left="1040"/>
      <w:jc w:val="left"/>
    </w:pPr>
    <w:rPr>
      <w:rFonts w:ascii="Calibri" w:hAnsi="Calibri"/>
      <w:sz w:val="18"/>
      <w:szCs w:val="18"/>
    </w:rPr>
  </w:style>
  <w:style w:type="paragraph" w:styleId="TOC6">
    <w:name w:val="toc 6"/>
    <w:basedOn w:val="Normal"/>
    <w:next w:val="Normal"/>
    <w:autoRedefine/>
    <w:rsid w:val="00921DB1"/>
    <w:pPr>
      <w:ind w:left="1300"/>
      <w:jc w:val="left"/>
    </w:pPr>
    <w:rPr>
      <w:rFonts w:ascii="Calibri" w:hAnsi="Calibri"/>
      <w:sz w:val="18"/>
      <w:szCs w:val="18"/>
    </w:rPr>
  </w:style>
  <w:style w:type="paragraph" w:styleId="TOC7">
    <w:name w:val="toc 7"/>
    <w:basedOn w:val="Normal"/>
    <w:next w:val="Normal"/>
    <w:autoRedefine/>
    <w:rsid w:val="00921DB1"/>
    <w:pPr>
      <w:ind w:left="1560"/>
      <w:jc w:val="left"/>
    </w:pPr>
    <w:rPr>
      <w:rFonts w:ascii="Calibri" w:hAnsi="Calibri"/>
      <w:sz w:val="18"/>
      <w:szCs w:val="18"/>
    </w:rPr>
  </w:style>
  <w:style w:type="paragraph" w:styleId="TOC8">
    <w:name w:val="toc 8"/>
    <w:basedOn w:val="Normal"/>
    <w:next w:val="Normal"/>
    <w:autoRedefine/>
    <w:rsid w:val="00921DB1"/>
    <w:pPr>
      <w:ind w:left="1820"/>
      <w:jc w:val="left"/>
    </w:pPr>
    <w:rPr>
      <w:rFonts w:ascii="Calibri" w:hAnsi="Calibri"/>
      <w:sz w:val="18"/>
      <w:szCs w:val="18"/>
    </w:rPr>
  </w:style>
  <w:style w:type="paragraph" w:styleId="TOC9">
    <w:name w:val="toc 9"/>
    <w:basedOn w:val="Normal"/>
    <w:next w:val="Normal"/>
    <w:autoRedefine/>
    <w:rsid w:val="00921DB1"/>
    <w:pPr>
      <w:ind w:left="2080"/>
      <w:jc w:val="left"/>
    </w:pPr>
    <w:rPr>
      <w:rFonts w:ascii="Calibri" w:hAnsi="Calibri"/>
      <w:sz w:val="18"/>
      <w:szCs w:val="18"/>
    </w:rPr>
  </w:style>
  <w:style w:type="paragraph" w:styleId="BalloonText">
    <w:name w:val="Balloon Text"/>
    <w:basedOn w:val="Normal"/>
    <w:link w:val="BalloonTextChar"/>
    <w:rsid w:val="00DA19A4"/>
    <w:pPr>
      <w:spacing w:line="240" w:lineRule="auto"/>
    </w:pPr>
    <w:rPr>
      <w:rFonts w:ascii="Tahoma" w:hAnsi="Tahoma" w:cs="Tahoma"/>
      <w:sz w:val="16"/>
      <w:szCs w:val="16"/>
    </w:rPr>
  </w:style>
  <w:style w:type="character" w:customStyle="1" w:styleId="BalloonTextChar">
    <w:name w:val="Balloon Text Char"/>
    <w:link w:val="BalloonText"/>
    <w:rsid w:val="00DA19A4"/>
    <w:rPr>
      <w:rFonts w:ascii="Tahoma" w:hAnsi="Tahoma" w:cs="Tahoma"/>
      <w:sz w:val="16"/>
      <w:szCs w:val="16"/>
    </w:rPr>
  </w:style>
  <w:style w:type="character" w:customStyle="1" w:styleId="apple-converted-space">
    <w:name w:val="apple-converted-space"/>
    <w:rsid w:val="00EF1D20"/>
  </w:style>
  <w:style w:type="paragraph" w:styleId="ListParagraph">
    <w:name w:val="List Paragraph"/>
    <w:basedOn w:val="Normal"/>
    <w:uiPriority w:val="34"/>
    <w:qFormat/>
    <w:rsid w:val="003F4305"/>
    <w:pPr>
      <w:spacing w:before="120" w:after="120" w:line="259" w:lineRule="auto"/>
      <w:ind w:left="720" w:firstLine="0"/>
      <w:contextualSpacing/>
    </w:pPr>
    <w:rPr>
      <w:rFonts w:eastAsia="Calibri"/>
      <w:szCs w:val="22"/>
    </w:rPr>
  </w:style>
  <w:style w:type="paragraph" w:styleId="Caption">
    <w:name w:val="caption"/>
    <w:basedOn w:val="Normal"/>
    <w:next w:val="Normal"/>
    <w:uiPriority w:val="35"/>
    <w:unhideWhenUsed/>
    <w:qFormat/>
    <w:rsid w:val="003F4305"/>
    <w:pPr>
      <w:spacing w:before="240" w:after="200" w:line="240" w:lineRule="auto"/>
      <w:ind w:firstLine="0"/>
      <w:jc w:val="center"/>
    </w:pPr>
    <w:rPr>
      <w:b/>
      <w:iCs/>
      <w:color w:val="0D0D0D"/>
      <w:szCs w:val="18"/>
      <w:lang w:eastAsia="zh-CN"/>
    </w:rPr>
  </w:style>
  <w:style w:type="character" w:styleId="PlaceholderText">
    <w:name w:val="Placeholder Text"/>
    <w:basedOn w:val="DefaultParagraphFont"/>
    <w:uiPriority w:val="99"/>
    <w:semiHidden/>
    <w:rsid w:val="00C44EC4"/>
    <w:rPr>
      <w:color w:val="808080"/>
    </w:rPr>
  </w:style>
  <w:style w:type="paragraph" w:styleId="TableofFigures">
    <w:name w:val="table of figures"/>
    <w:basedOn w:val="Normal"/>
    <w:next w:val="Normal"/>
    <w:uiPriority w:val="99"/>
    <w:rsid w:val="002C5E72"/>
  </w:style>
  <w:style w:type="paragraph" w:styleId="TOCHeading">
    <w:name w:val="TOC Heading"/>
    <w:basedOn w:val="Heading1"/>
    <w:next w:val="Normal"/>
    <w:uiPriority w:val="39"/>
    <w:unhideWhenUsed/>
    <w:qFormat/>
    <w:rsid w:val="009A71FF"/>
    <w:pPr>
      <w:numPr>
        <w:numId w:val="0"/>
      </w:numPr>
      <w:spacing w:before="240" w:after="0" w:line="259" w:lineRule="auto"/>
      <w:jc w:val="left"/>
      <w:outlineLvl w:val="9"/>
    </w:pPr>
    <w:rPr>
      <w:rFonts w:asciiTheme="majorHAnsi" w:eastAsiaTheme="majorEastAsia" w:hAnsiTheme="majorHAnsi" w:cstheme="majorBidi"/>
      <w:b w:val="0"/>
      <w:bCs w:val="0"/>
      <w:caps w:val="0"/>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428413">
      <w:bodyDiv w:val="1"/>
      <w:marLeft w:val="0"/>
      <w:marRight w:val="0"/>
      <w:marTop w:val="0"/>
      <w:marBottom w:val="0"/>
      <w:divBdr>
        <w:top w:val="none" w:sz="0" w:space="0" w:color="auto"/>
        <w:left w:val="none" w:sz="0" w:space="0" w:color="auto"/>
        <w:bottom w:val="none" w:sz="0" w:space="0" w:color="auto"/>
        <w:right w:val="none" w:sz="0" w:space="0" w:color="auto"/>
      </w:divBdr>
    </w:div>
    <w:div w:id="481848317">
      <w:bodyDiv w:val="1"/>
      <w:marLeft w:val="0"/>
      <w:marRight w:val="0"/>
      <w:marTop w:val="0"/>
      <w:marBottom w:val="0"/>
      <w:divBdr>
        <w:top w:val="none" w:sz="0" w:space="0" w:color="auto"/>
        <w:left w:val="none" w:sz="0" w:space="0" w:color="auto"/>
        <w:bottom w:val="none" w:sz="0" w:space="0" w:color="auto"/>
        <w:right w:val="none" w:sz="0" w:space="0" w:color="auto"/>
      </w:divBdr>
    </w:div>
    <w:div w:id="606888953">
      <w:bodyDiv w:val="1"/>
      <w:marLeft w:val="0"/>
      <w:marRight w:val="0"/>
      <w:marTop w:val="0"/>
      <w:marBottom w:val="0"/>
      <w:divBdr>
        <w:top w:val="none" w:sz="0" w:space="0" w:color="auto"/>
        <w:left w:val="none" w:sz="0" w:space="0" w:color="auto"/>
        <w:bottom w:val="none" w:sz="0" w:space="0" w:color="auto"/>
        <w:right w:val="none" w:sz="0" w:space="0" w:color="auto"/>
      </w:divBdr>
    </w:div>
    <w:div w:id="814297273">
      <w:bodyDiv w:val="1"/>
      <w:marLeft w:val="0"/>
      <w:marRight w:val="0"/>
      <w:marTop w:val="0"/>
      <w:marBottom w:val="0"/>
      <w:divBdr>
        <w:top w:val="none" w:sz="0" w:space="0" w:color="auto"/>
        <w:left w:val="none" w:sz="0" w:space="0" w:color="auto"/>
        <w:bottom w:val="none" w:sz="0" w:space="0" w:color="auto"/>
        <w:right w:val="none" w:sz="0" w:space="0" w:color="auto"/>
      </w:divBdr>
      <w:divsChild>
        <w:div w:id="239948778">
          <w:marLeft w:val="0"/>
          <w:marRight w:val="0"/>
          <w:marTop w:val="15"/>
          <w:marBottom w:val="0"/>
          <w:divBdr>
            <w:top w:val="single" w:sz="48" w:space="0" w:color="auto"/>
            <w:left w:val="single" w:sz="48" w:space="0" w:color="auto"/>
            <w:bottom w:val="single" w:sz="48" w:space="0" w:color="auto"/>
            <w:right w:val="single" w:sz="48" w:space="0" w:color="auto"/>
          </w:divBdr>
          <w:divsChild>
            <w:div w:id="363483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233121">
      <w:bodyDiv w:val="1"/>
      <w:marLeft w:val="0"/>
      <w:marRight w:val="0"/>
      <w:marTop w:val="0"/>
      <w:marBottom w:val="0"/>
      <w:divBdr>
        <w:top w:val="none" w:sz="0" w:space="0" w:color="auto"/>
        <w:left w:val="none" w:sz="0" w:space="0" w:color="auto"/>
        <w:bottom w:val="none" w:sz="0" w:space="0" w:color="auto"/>
        <w:right w:val="none" w:sz="0" w:space="0" w:color="auto"/>
      </w:divBdr>
    </w:div>
    <w:div w:id="1388411331">
      <w:bodyDiv w:val="1"/>
      <w:marLeft w:val="0"/>
      <w:marRight w:val="0"/>
      <w:marTop w:val="0"/>
      <w:marBottom w:val="0"/>
      <w:divBdr>
        <w:top w:val="none" w:sz="0" w:space="0" w:color="auto"/>
        <w:left w:val="none" w:sz="0" w:space="0" w:color="auto"/>
        <w:bottom w:val="none" w:sz="0" w:space="0" w:color="auto"/>
        <w:right w:val="none" w:sz="0" w:space="0" w:color="auto"/>
      </w:divBdr>
    </w:div>
    <w:div w:id="1535927242">
      <w:bodyDiv w:val="1"/>
      <w:marLeft w:val="0"/>
      <w:marRight w:val="0"/>
      <w:marTop w:val="0"/>
      <w:marBottom w:val="0"/>
      <w:divBdr>
        <w:top w:val="none" w:sz="0" w:space="0" w:color="auto"/>
        <w:left w:val="none" w:sz="0" w:space="0" w:color="auto"/>
        <w:bottom w:val="none" w:sz="0" w:space="0" w:color="auto"/>
        <w:right w:val="none" w:sz="0" w:space="0" w:color="auto"/>
      </w:divBdr>
    </w:div>
    <w:div w:id="1548377348">
      <w:bodyDiv w:val="1"/>
      <w:marLeft w:val="1050"/>
      <w:marRight w:val="240"/>
      <w:marTop w:val="480"/>
      <w:marBottom w:val="480"/>
      <w:divBdr>
        <w:top w:val="none" w:sz="0" w:space="0" w:color="auto"/>
        <w:left w:val="none" w:sz="0" w:space="0" w:color="auto"/>
        <w:bottom w:val="none" w:sz="0" w:space="0" w:color="auto"/>
        <w:right w:val="none" w:sz="0" w:space="0" w:color="auto"/>
      </w:divBdr>
      <w:divsChild>
        <w:div w:id="1381704545">
          <w:marLeft w:val="0"/>
          <w:marRight w:val="0"/>
          <w:marTop w:val="0"/>
          <w:marBottom w:val="0"/>
          <w:divBdr>
            <w:top w:val="none" w:sz="0" w:space="0" w:color="auto"/>
            <w:left w:val="none" w:sz="0" w:space="0" w:color="auto"/>
            <w:bottom w:val="none" w:sz="0" w:space="0" w:color="auto"/>
            <w:right w:val="none" w:sz="0" w:space="0" w:color="auto"/>
          </w:divBdr>
          <w:divsChild>
            <w:div w:id="870924598">
              <w:marLeft w:val="0"/>
              <w:marRight w:val="0"/>
              <w:marTop w:val="0"/>
              <w:marBottom w:val="0"/>
              <w:divBdr>
                <w:top w:val="none" w:sz="0" w:space="0" w:color="auto"/>
                <w:left w:val="none" w:sz="0" w:space="0" w:color="auto"/>
                <w:bottom w:val="none" w:sz="0" w:space="0" w:color="auto"/>
                <w:right w:val="none" w:sz="0" w:space="0" w:color="auto"/>
              </w:divBdr>
              <w:divsChild>
                <w:div w:id="1052343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15239">
      <w:bodyDiv w:val="1"/>
      <w:marLeft w:val="0"/>
      <w:marRight w:val="0"/>
      <w:marTop w:val="0"/>
      <w:marBottom w:val="0"/>
      <w:divBdr>
        <w:top w:val="none" w:sz="0" w:space="0" w:color="auto"/>
        <w:left w:val="none" w:sz="0" w:space="0" w:color="auto"/>
        <w:bottom w:val="none" w:sz="0" w:space="0" w:color="auto"/>
        <w:right w:val="none" w:sz="0" w:space="0" w:color="auto"/>
      </w:divBdr>
    </w:div>
    <w:div w:id="1949652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footer" Target="footer2.xml"/><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theme" Target="theme/theme1.xml"/><Relationship Id="rId8" Type="http://schemas.openxmlformats.org/officeDocument/2006/relationships/image" Target="media/image3.jp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B7BA3-574B-42FE-B330-031FAE42D7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46</Pages>
  <Words>6970</Words>
  <Characters>39734</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HƯỚNG DẪN TRÌNH BÀY ĐỒ ÁN TỐT NGHIỆP</vt:lpstr>
    </vt:vector>
  </TitlesOfParts>
  <Company>hpE Company</Company>
  <LinksUpToDate>false</LinksUpToDate>
  <CharactersWithSpaces>46611</CharactersWithSpaces>
  <SharedDoc>false</SharedDoc>
  <HLinks>
    <vt:vector size="186" baseType="variant">
      <vt:variant>
        <vt:i4>1703994</vt:i4>
      </vt:variant>
      <vt:variant>
        <vt:i4>182</vt:i4>
      </vt:variant>
      <vt:variant>
        <vt:i4>0</vt:i4>
      </vt:variant>
      <vt:variant>
        <vt:i4>5</vt:i4>
      </vt:variant>
      <vt:variant>
        <vt:lpwstr/>
      </vt:variant>
      <vt:variant>
        <vt:lpwstr>_Toc484530900</vt:lpwstr>
      </vt:variant>
      <vt:variant>
        <vt:i4>1245243</vt:i4>
      </vt:variant>
      <vt:variant>
        <vt:i4>176</vt:i4>
      </vt:variant>
      <vt:variant>
        <vt:i4>0</vt:i4>
      </vt:variant>
      <vt:variant>
        <vt:i4>5</vt:i4>
      </vt:variant>
      <vt:variant>
        <vt:lpwstr/>
      </vt:variant>
      <vt:variant>
        <vt:lpwstr>_Toc484530899</vt:lpwstr>
      </vt:variant>
      <vt:variant>
        <vt:i4>1245243</vt:i4>
      </vt:variant>
      <vt:variant>
        <vt:i4>170</vt:i4>
      </vt:variant>
      <vt:variant>
        <vt:i4>0</vt:i4>
      </vt:variant>
      <vt:variant>
        <vt:i4>5</vt:i4>
      </vt:variant>
      <vt:variant>
        <vt:lpwstr/>
      </vt:variant>
      <vt:variant>
        <vt:lpwstr>_Toc484530898</vt:lpwstr>
      </vt:variant>
      <vt:variant>
        <vt:i4>1245243</vt:i4>
      </vt:variant>
      <vt:variant>
        <vt:i4>164</vt:i4>
      </vt:variant>
      <vt:variant>
        <vt:i4>0</vt:i4>
      </vt:variant>
      <vt:variant>
        <vt:i4>5</vt:i4>
      </vt:variant>
      <vt:variant>
        <vt:lpwstr/>
      </vt:variant>
      <vt:variant>
        <vt:lpwstr>_Toc484530897</vt:lpwstr>
      </vt:variant>
      <vt:variant>
        <vt:i4>1245243</vt:i4>
      </vt:variant>
      <vt:variant>
        <vt:i4>158</vt:i4>
      </vt:variant>
      <vt:variant>
        <vt:i4>0</vt:i4>
      </vt:variant>
      <vt:variant>
        <vt:i4>5</vt:i4>
      </vt:variant>
      <vt:variant>
        <vt:lpwstr/>
      </vt:variant>
      <vt:variant>
        <vt:lpwstr>_Toc484530896</vt:lpwstr>
      </vt:variant>
      <vt:variant>
        <vt:i4>1245243</vt:i4>
      </vt:variant>
      <vt:variant>
        <vt:i4>152</vt:i4>
      </vt:variant>
      <vt:variant>
        <vt:i4>0</vt:i4>
      </vt:variant>
      <vt:variant>
        <vt:i4>5</vt:i4>
      </vt:variant>
      <vt:variant>
        <vt:lpwstr/>
      </vt:variant>
      <vt:variant>
        <vt:lpwstr>_Toc484530895</vt:lpwstr>
      </vt:variant>
      <vt:variant>
        <vt:i4>1245243</vt:i4>
      </vt:variant>
      <vt:variant>
        <vt:i4>146</vt:i4>
      </vt:variant>
      <vt:variant>
        <vt:i4>0</vt:i4>
      </vt:variant>
      <vt:variant>
        <vt:i4>5</vt:i4>
      </vt:variant>
      <vt:variant>
        <vt:lpwstr/>
      </vt:variant>
      <vt:variant>
        <vt:lpwstr>_Toc484530894</vt:lpwstr>
      </vt:variant>
      <vt:variant>
        <vt:i4>1245243</vt:i4>
      </vt:variant>
      <vt:variant>
        <vt:i4>140</vt:i4>
      </vt:variant>
      <vt:variant>
        <vt:i4>0</vt:i4>
      </vt:variant>
      <vt:variant>
        <vt:i4>5</vt:i4>
      </vt:variant>
      <vt:variant>
        <vt:lpwstr/>
      </vt:variant>
      <vt:variant>
        <vt:lpwstr>_Toc484530893</vt:lpwstr>
      </vt:variant>
      <vt:variant>
        <vt:i4>1245243</vt:i4>
      </vt:variant>
      <vt:variant>
        <vt:i4>134</vt:i4>
      </vt:variant>
      <vt:variant>
        <vt:i4>0</vt:i4>
      </vt:variant>
      <vt:variant>
        <vt:i4>5</vt:i4>
      </vt:variant>
      <vt:variant>
        <vt:lpwstr/>
      </vt:variant>
      <vt:variant>
        <vt:lpwstr>_Toc484530892</vt:lpwstr>
      </vt:variant>
      <vt:variant>
        <vt:i4>1245243</vt:i4>
      </vt:variant>
      <vt:variant>
        <vt:i4>128</vt:i4>
      </vt:variant>
      <vt:variant>
        <vt:i4>0</vt:i4>
      </vt:variant>
      <vt:variant>
        <vt:i4>5</vt:i4>
      </vt:variant>
      <vt:variant>
        <vt:lpwstr/>
      </vt:variant>
      <vt:variant>
        <vt:lpwstr>_Toc484530891</vt:lpwstr>
      </vt:variant>
      <vt:variant>
        <vt:i4>1245243</vt:i4>
      </vt:variant>
      <vt:variant>
        <vt:i4>122</vt:i4>
      </vt:variant>
      <vt:variant>
        <vt:i4>0</vt:i4>
      </vt:variant>
      <vt:variant>
        <vt:i4>5</vt:i4>
      </vt:variant>
      <vt:variant>
        <vt:lpwstr/>
      </vt:variant>
      <vt:variant>
        <vt:lpwstr>_Toc484530890</vt:lpwstr>
      </vt:variant>
      <vt:variant>
        <vt:i4>1179707</vt:i4>
      </vt:variant>
      <vt:variant>
        <vt:i4>116</vt:i4>
      </vt:variant>
      <vt:variant>
        <vt:i4>0</vt:i4>
      </vt:variant>
      <vt:variant>
        <vt:i4>5</vt:i4>
      </vt:variant>
      <vt:variant>
        <vt:lpwstr/>
      </vt:variant>
      <vt:variant>
        <vt:lpwstr>_Toc484530889</vt:lpwstr>
      </vt:variant>
      <vt:variant>
        <vt:i4>1179707</vt:i4>
      </vt:variant>
      <vt:variant>
        <vt:i4>110</vt:i4>
      </vt:variant>
      <vt:variant>
        <vt:i4>0</vt:i4>
      </vt:variant>
      <vt:variant>
        <vt:i4>5</vt:i4>
      </vt:variant>
      <vt:variant>
        <vt:lpwstr/>
      </vt:variant>
      <vt:variant>
        <vt:lpwstr>_Toc484530888</vt:lpwstr>
      </vt:variant>
      <vt:variant>
        <vt:i4>1179707</vt:i4>
      </vt:variant>
      <vt:variant>
        <vt:i4>104</vt:i4>
      </vt:variant>
      <vt:variant>
        <vt:i4>0</vt:i4>
      </vt:variant>
      <vt:variant>
        <vt:i4>5</vt:i4>
      </vt:variant>
      <vt:variant>
        <vt:lpwstr/>
      </vt:variant>
      <vt:variant>
        <vt:lpwstr>_Toc484530887</vt:lpwstr>
      </vt:variant>
      <vt:variant>
        <vt:i4>1179707</vt:i4>
      </vt:variant>
      <vt:variant>
        <vt:i4>98</vt:i4>
      </vt:variant>
      <vt:variant>
        <vt:i4>0</vt:i4>
      </vt:variant>
      <vt:variant>
        <vt:i4>5</vt:i4>
      </vt:variant>
      <vt:variant>
        <vt:lpwstr/>
      </vt:variant>
      <vt:variant>
        <vt:lpwstr>_Toc484530886</vt:lpwstr>
      </vt:variant>
      <vt:variant>
        <vt:i4>1179707</vt:i4>
      </vt:variant>
      <vt:variant>
        <vt:i4>92</vt:i4>
      </vt:variant>
      <vt:variant>
        <vt:i4>0</vt:i4>
      </vt:variant>
      <vt:variant>
        <vt:i4>5</vt:i4>
      </vt:variant>
      <vt:variant>
        <vt:lpwstr/>
      </vt:variant>
      <vt:variant>
        <vt:lpwstr>_Toc484530885</vt:lpwstr>
      </vt:variant>
      <vt:variant>
        <vt:i4>1179707</vt:i4>
      </vt:variant>
      <vt:variant>
        <vt:i4>86</vt:i4>
      </vt:variant>
      <vt:variant>
        <vt:i4>0</vt:i4>
      </vt:variant>
      <vt:variant>
        <vt:i4>5</vt:i4>
      </vt:variant>
      <vt:variant>
        <vt:lpwstr/>
      </vt:variant>
      <vt:variant>
        <vt:lpwstr>_Toc484530884</vt:lpwstr>
      </vt:variant>
      <vt:variant>
        <vt:i4>1179707</vt:i4>
      </vt:variant>
      <vt:variant>
        <vt:i4>80</vt:i4>
      </vt:variant>
      <vt:variant>
        <vt:i4>0</vt:i4>
      </vt:variant>
      <vt:variant>
        <vt:i4>5</vt:i4>
      </vt:variant>
      <vt:variant>
        <vt:lpwstr/>
      </vt:variant>
      <vt:variant>
        <vt:lpwstr>_Toc484530883</vt:lpwstr>
      </vt:variant>
      <vt:variant>
        <vt:i4>1179707</vt:i4>
      </vt:variant>
      <vt:variant>
        <vt:i4>74</vt:i4>
      </vt:variant>
      <vt:variant>
        <vt:i4>0</vt:i4>
      </vt:variant>
      <vt:variant>
        <vt:i4>5</vt:i4>
      </vt:variant>
      <vt:variant>
        <vt:lpwstr/>
      </vt:variant>
      <vt:variant>
        <vt:lpwstr>_Toc484530882</vt:lpwstr>
      </vt:variant>
      <vt:variant>
        <vt:i4>1179707</vt:i4>
      </vt:variant>
      <vt:variant>
        <vt:i4>68</vt:i4>
      </vt:variant>
      <vt:variant>
        <vt:i4>0</vt:i4>
      </vt:variant>
      <vt:variant>
        <vt:i4>5</vt:i4>
      </vt:variant>
      <vt:variant>
        <vt:lpwstr/>
      </vt:variant>
      <vt:variant>
        <vt:lpwstr>_Toc484530881</vt:lpwstr>
      </vt:variant>
      <vt:variant>
        <vt:i4>1179707</vt:i4>
      </vt:variant>
      <vt:variant>
        <vt:i4>62</vt:i4>
      </vt:variant>
      <vt:variant>
        <vt:i4>0</vt:i4>
      </vt:variant>
      <vt:variant>
        <vt:i4>5</vt:i4>
      </vt:variant>
      <vt:variant>
        <vt:lpwstr/>
      </vt:variant>
      <vt:variant>
        <vt:lpwstr>_Toc484530880</vt:lpwstr>
      </vt:variant>
      <vt:variant>
        <vt:i4>1900603</vt:i4>
      </vt:variant>
      <vt:variant>
        <vt:i4>56</vt:i4>
      </vt:variant>
      <vt:variant>
        <vt:i4>0</vt:i4>
      </vt:variant>
      <vt:variant>
        <vt:i4>5</vt:i4>
      </vt:variant>
      <vt:variant>
        <vt:lpwstr/>
      </vt:variant>
      <vt:variant>
        <vt:lpwstr>_Toc484530879</vt:lpwstr>
      </vt:variant>
      <vt:variant>
        <vt:i4>1900603</vt:i4>
      </vt:variant>
      <vt:variant>
        <vt:i4>50</vt:i4>
      </vt:variant>
      <vt:variant>
        <vt:i4>0</vt:i4>
      </vt:variant>
      <vt:variant>
        <vt:i4>5</vt:i4>
      </vt:variant>
      <vt:variant>
        <vt:lpwstr/>
      </vt:variant>
      <vt:variant>
        <vt:lpwstr>_Toc484530878</vt:lpwstr>
      </vt:variant>
      <vt:variant>
        <vt:i4>1900603</vt:i4>
      </vt:variant>
      <vt:variant>
        <vt:i4>44</vt:i4>
      </vt:variant>
      <vt:variant>
        <vt:i4>0</vt:i4>
      </vt:variant>
      <vt:variant>
        <vt:i4>5</vt:i4>
      </vt:variant>
      <vt:variant>
        <vt:lpwstr/>
      </vt:variant>
      <vt:variant>
        <vt:lpwstr>_Toc484530877</vt:lpwstr>
      </vt:variant>
      <vt:variant>
        <vt:i4>1900603</vt:i4>
      </vt:variant>
      <vt:variant>
        <vt:i4>38</vt:i4>
      </vt:variant>
      <vt:variant>
        <vt:i4>0</vt:i4>
      </vt:variant>
      <vt:variant>
        <vt:i4>5</vt:i4>
      </vt:variant>
      <vt:variant>
        <vt:lpwstr/>
      </vt:variant>
      <vt:variant>
        <vt:lpwstr>_Toc484530876</vt:lpwstr>
      </vt:variant>
      <vt:variant>
        <vt:i4>1900603</vt:i4>
      </vt:variant>
      <vt:variant>
        <vt:i4>32</vt:i4>
      </vt:variant>
      <vt:variant>
        <vt:i4>0</vt:i4>
      </vt:variant>
      <vt:variant>
        <vt:i4>5</vt:i4>
      </vt:variant>
      <vt:variant>
        <vt:lpwstr/>
      </vt:variant>
      <vt:variant>
        <vt:lpwstr>_Toc484530875</vt:lpwstr>
      </vt:variant>
      <vt:variant>
        <vt:i4>1900603</vt:i4>
      </vt:variant>
      <vt:variant>
        <vt:i4>26</vt:i4>
      </vt:variant>
      <vt:variant>
        <vt:i4>0</vt:i4>
      </vt:variant>
      <vt:variant>
        <vt:i4>5</vt:i4>
      </vt:variant>
      <vt:variant>
        <vt:lpwstr/>
      </vt:variant>
      <vt:variant>
        <vt:lpwstr>_Toc484530874</vt:lpwstr>
      </vt:variant>
      <vt:variant>
        <vt:i4>1900603</vt:i4>
      </vt:variant>
      <vt:variant>
        <vt:i4>20</vt:i4>
      </vt:variant>
      <vt:variant>
        <vt:i4>0</vt:i4>
      </vt:variant>
      <vt:variant>
        <vt:i4>5</vt:i4>
      </vt:variant>
      <vt:variant>
        <vt:lpwstr/>
      </vt:variant>
      <vt:variant>
        <vt:lpwstr>_Toc484530873</vt:lpwstr>
      </vt:variant>
      <vt:variant>
        <vt:i4>1900603</vt:i4>
      </vt:variant>
      <vt:variant>
        <vt:i4>14</vt:i4>
      </vt:variant>
      <vt:variant>
        <vt:i4>0</vt:i4>
      </vt:variant>
      <vt:variant>
        <vt:i4>5</vt:i4>
      </vt:variant>
      <vt:variant>
        <vt:lpwstr/>
      </vt:variant>
      <vt:variant>
        <vt:lpwstr>_Toc484530872</vt:lpwstr>
      </vt:variant>
      <vt:variant>
        <vt:i4>1900603</vt:i4>
      </vt:variant>
      <vt:variant>
        <vt:i4>8</vt:i4>
      </vt:variant>
      <vt:variant>
        <vt:i4>0</vt:i4>
      </vt:variant>
      <vt:variant>
        <vt:i4>5</vt:i4>
      </vt:variant>
      <vt:variant>
        <vt:lpwstr/>
      </vt:variant>
      <vt:variant>
        <vt:lpwstr>_Toc484530871</vt:lpwstr>
      </vt:variant>
      <vt:variant>
        <vt:i4>1900603</vt:i4>
      </vt:variant>
      <vt:variant>
        <vt:i4>2</vt:i4>
      </vt:variant>
      <vt:variant>
        <vt:i4>0</vt:i4>
      </vt:variant>
      <vt:variant>
        <vt:i4>5</vt:i4>
      </vt:variant>
      <vt:variant>
        <vt:lpwstr/>
      </vt:variant>
      <vt:variant>
        <vt:lpwstr>_Toc48453087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ƯỚNG DẪN TRÌNH BÀY ĐỒ ÁN TỐT NGHIỆP</dc:title>
  <dc:subject/>
  <dc:creator>Nguyen Thanh Binh</dc:creator>
  <cp:keywords/>
  <dc:description/>
  <cp:lastModifiedBy>Admin 88</cp:lastModifiedBy>
  <cp:revision>230</cp:revision>
  <cp:lastPrinted>2015-01-19T15:40:00Z</cp:lastPrinted>
  <dcterms:created xsi:type="dcterms:W3CDTF">2021-06-09T12:52:00Z</dcterms:created>
  <dcterms:modified xsi:type="dcterms:W3CDTF">2024-04-2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f91b47-c4c5-3b0d-a8ff-9be3a665f67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